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5D34BD0D" w:rsidR="00612FAD" w:rsidRPr="001A2B3D" w:rsidRDefault="00612FAD">
      <w:pPr>
        <w:spacing w:before="0" w:line="259" w:lineRule="auto"/>
        <w:contextualSpacing w:val="0"/>
      </w:pPr>
      <w:r w:rsidRPr="001A2B3D">
        <w:t>Titel</w:t>
      </w:r>
      <w:r w:rsidR="00370642">
        <w:t>123123123123123</w:t>
      </w:r>
      <w:r w:rsidRPr="001A2B3D">
        <w:br w:type="page"/>
      </w:r>
    </w:p>
    <w:p w14:paraId="437B33E5" w14:textId="0397A26E" w:rsidR="00D03842" w:rsidRPr="001A2B3D"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2660220" w:history="1">
        <w:r w:rsidR="00D03842" w:rsidRPr="001A2B3D">
          <w:rPr>
            <w:rStyle w:val="Hyperlink"/>
            <w:noProof/>
          </w:rPr>
          <w:t>Abkürzungs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0 \h </w:instrText>
        </w:r>
        <w:r w:rsidR="00D03842" w:rsidRPr="001A2B3D">
          <w:rPr>
            <w:noProof/>
            <w:webHidden/>
          </w:rPr>
        </w:r>
        <w:r w:rsidR="00D03842" w:rsidRPr="001A2B3D">
          <w:rPr>
            <w:noProof/>
            <w:webHidden/>
          </w:rPr>
          <w:fldChar w:fldCharType="separate"/>
        </w:r>
        <w:r w:rsidR="00D03842" w:rsidRPr="001A2B3D">
          <w:rPr>
            <w:noProof/>
            <w:webHidden/>
          </w:rPr>
          <w:t>3</w:t>
        </w:r>
        <w:r w:rsidR="00D03842" w:rsidRPr="001A2B3D">
          <w:rPr>
            <w:noProof/>
            <w:webHidden/>
          </w:rPr>
          <w:fldChar w:fldCharType="end"/>
        </w:r>
      </w:hyperlink>
    </w:p>
    <w:p w14:paraId="6882C356" w14:textId="5B51BCDA" w:rsidR="00D03842" w:rsidRPr="001A2B3D" w:rsidRDefault="009D4970">
      <w:pPr>
        <w:pStyle w:val="Verzeichnis3"/>
        <w:tabs>
          <w:tab w:val="right" w:leader="dot" w:pos="8494"/>
        </w:tabs>
        <w:rPr>
          <w:rFonts w:eastAsiaTheme="minorEastAsia" w:cstheme="minorBidi"/>
          <w:noProof/>
          <w:szCs w:val="22"/>
          <w:lang w:eastAsia="de-DE"/>
        </w:rPr>
      </w:pPr>
      <w:hyperlink w:anchor="_Toc102660221" w:history="1">
        <w:r w:rsidR="005A2D57" w:rsidRPr="001A2B3D">
          <w:rPr>
            <w:rStyle w:val="Hyperlink"/>
            <w:noProof/>
          </w:rPr>
          <w:t>Modbu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1 \h </w:instrText>
        </w:r>
        <w:r w:rsidR="00D03842" w:rsidRPr="001A2B3D">
          <w:rPr>
            <w:noProof/>
            <w:webHidden/>
          </w:rPr>
        </w:r>
        <w:r w:rsidR="00D03842" w:rsidRPr="001A2B3D">
          <w:rPr>
            <w:noProof/>
            <w:webHidden/>
          </w:rPr>
          <w:fldChar w:fldCharType="separate"/>
        </w:r>
        <w:r w:rsidR="00D03842" w:rsidRPr="001A2B3D">
          <w:rPr>
            <w:noProof/>
            <w:webHidden/>
          </w:rPr>
          <w:t>4</w:t>
        </w:r>
        <w:r w:rsidR="00D03842" w:rsidRPr="001A2B3D">
          <w:rPr>
            <w:noProof/>
            <w:webHidden/>
          </w:rPr>
          <w:fldChar w:fldCharType="end"/>
        </w:r>
      </w:hyperlink>
    </w:p>
    <w:p w14:paraId="7B8CB0B3" w14:textId="05DC6F7E" w:rsidR="00D03842" w:rsidRPr="001A2B3D" w:rsidRDefault="009D4970">
      <w:pPr>
        <w:pStyle w:val="Verzeichnis1"/>
        <w:tabs>
          <w:tab w:val="right" w:leader="dot" w:pos="8494"/>
        </w:tabs>
        <w:rPr>
          <w:rFonts w:eastAsiaTheme="minorEastAsia" w:cstheme="minorBidi"/>
          <w:b w:val="0"/>
          <w:bCs w:val="0"/>
          <w:iCs w:val="0"/>
          <w:noProof/>
          <w:sz w:val="22"/>
          <w:szCs w:val="22"/>
          <w:lang w:eastAsia="de-DE"/>
        </w:rPr>
      </w:pPr>
      <w:hyperlink w:anchor="_Toc102660222" w:history="1">
        <w:r w:rsidR="00D03842" w:rsidRPr="001A2B3D">
          <w:rPr>
            <w:rStyle w:val="Hyperlink"/>
            <w:noProof/>
          </w:rPr>
          <w:t>Verzeichnisse</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2 \h </w:instrText>
        </w:r>
        <w:r w:rsidR="00D03842" w:rsidRPr="001A2B3D">
          <w:rPr>
            <w:noProof/>
            <w:webHidden/>
          </w:rPr>
        </w:r>
        <w:r w:rsidR="00D03842" w:rsidRPr="001A2B3D">
          <w:rPr>
            <w:noProof/>
            <w:webHidden/>
          </w:rPr>
          <w:fldChar w:fldCharType="separate"/>
        </w:r>
        <w:r w:rsidR="00D03842" w:rsidRPr="001A2B3D">
          <w:rPr>
            <w:noProof/>
            <w:webHidden/>
          </w:rPr>
          <w:t>6</w:t>
        </w:r>
        <w:r w:rsidR="00D03842" w:rsidRPr="001A2B3D">
          <w:rPr>
            <w:noProof/>
            <w:webHidden/>
          </w:rPr>
          <w:fldChar w:fldCharType="end"/>
        </w:r>
      </w:hyperlink>
    </w:p>
    <w:p w14:paraId="5F63C9E6" w14:textId="48F5323E" w:rsidR="00D03842" w:rsidRPr="001A2B3D" w:rsidRDefault="009D4970">
      <w:pPr>
        <w:pStyle w:val="Verzeichnis2"/>
        <w:tabs>
          <w:tab w:val="right" w:leader="dot" w:pos="8494"/>
        </w:tabs>
        <w:rPr>
          <w:rFonts w:eastAsiaTheme="minorEastAsia" w:cstheme="minorBidi"/>
          <w:bCs w:val="0"/>
          <w:noProof/>
          <w:lang w:eastAsia="de-DE"/>
        </w:rPr>
      </w:pPr>
      <w:hyperlink w:anchor="_Toc102660223" w:history="1">
        <w:r w:rsidR="00D03842" w:rsidRPr="001A2B3D">
          <w:rPr>
            <w:rStyle w:val="Hyperlink"/>
            <w:noProof/>
          </w:rPr>
          <w:t>Quellen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3 \h </w:instrText>
        </w:r>
        <w:r w:rsidR="00D03842" w:rsidRPr="001A2B3D">
          <w:rPr>
            <w:noProof/>
            <w:webHidden/>
          </w:rPr>
        </w:r>
        <w:r w:rsidR="00D03842" w:rsidRPr="001A2B3D">
          <w:rPr>
            <w:noProof/>
            <w:webHidden/>
          </w:rPr>
          <w:fldChar w:fldCharType="separate"/>
        </w:r>
        <w:r w:rsidR="00D03842" w:rsidRPr="001A2B3D">
          <w:rPr>
            <w:noProof/>
            <w:webHidden/>
          </w:rPr>
          <w:t>6</w:t>
        </w:r>
        <w:r w:rsidR="00D03842" w:rsidRPr="001A2B3D">
          <w:rPr>
            <w:noProof/>
            <w:webHidden/>
          </w:rPr>
          <w:fldChar w:fldCharType="end"/>
        </w:r>
      </w:hyperlink>
    </w:p>
    <w:p w14:paraId="12455499" w14:textId="71D0E589" w:rsidR="00D03842" w:rsidRPr="001A2B3D" w:rsidRDefault="009D4970">
      <w:pPr>
        <w:pStyle w:val="Verzeichnis2"/>
        <w:tabs>
          <w:tab w:val="right" w:leader="dot" w:pos="8494"/>
        </w:tabs>
        <w:rPr>
          <w:rFonts w:eastAsiaTheme="minorEastAsia" w:cstheme="minorBidi"/>
          <w:bCs w:val="0"/>
          <w:noProof/>
          <w:lang w:eastAsia="de-DE"/>
        </w:rPr>
      </w:pPr>
      <w:hyperlink w:anchor="_Toc102660224" w:history="1">
        <w:r w:rsidR="00D03842" w:rsidRPr="001A2B3D">
          <w:rPr>
            <w:rStyle w:val="Hyperlink"/>
            <w:noProof/>
          </w:rPr>
          <w:t>Abbildungs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4 \h </w:instrText>
        </w:r>
        <w:r w:rsidR="00D03842" w:rsidRPr="001A2B3D">
          <w:rPr>
            <w:noProof/>
            <w:webHidden/>
          </w:rPr>
        </w:r>
        <w:r w:rsidR="00D03842" w:rsidRPr="001A2B3D">
          <w:rPr>
            <w:noProof/>
            <w:webHidden/>
          </w:rPr>
          <w:fldChar w:fldCharType="separate"/>
        </w:r>
        <w:r w:rsidR="00D03842" w:rsidRPr="001A2B3D">
          <w:rPr>
            <w:noProof/>
            <w:webHidden/>
          </w:rPr>
          <w:t>7</w:t>
        </w:r>
        <w:r w:rsidR="00D03842" w:rsidRPr="001A2B3D">
          <w:rPr>
            <w:noProof/>
            <w:webHidden/>
          </w:rPr>
          <w:fldChar w:fldCharType="end"/>
        </w:r>
      </w:hyperlink>
    </w:p>
    <w:p w14:paraId="08CB3579" w14:textId="00DF3B66" w:rsidR="00D03842" w:rsidRPr="001A2B3D" w:rsidRDefault="009D4970">
      <w:pPr>
        <w:pStyle w:val="Verzeichnis2"/>
        <w:tabs>
          <w:tab w:val="right" w:leader="dot" w:pos="8494"/>
        </w:tabs>
        <w:rPr>
          <w:rFonts w:eastAsiaTheme="minorEastAsia" w:cstheme="minorBidi"/>
          <w:bCs w:val="0"/>
          <w:noProof/>
          <w:lang w:eastAsia="de-DE"/>
        </w:rPr>
      </w:pPr>
      <w:hyperlink w:anchor="_Toc102660225" w:history="1">
        <w:r w:rsidR="00D03842" w:rsidRPr="001A2B3D">
          <w:rPr>
            <w:rStyle w:val="Hyperlink"/>
            <w:noProof/>
          </w:rPr>
          <w:t>Tabellen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5 \h </w:instrText>
        </w:r>
        <w:r w:rsidR="00D03842" w:rsidRPr="001A2B3D">
          <w:rPr>
            <w:noProof/>
            <w:webHidden/>
          </w:rPr>
        </w:r>
        <w:r w:rsidR="00D03842" w:rsidRPr="001A2B3D">
          <w:rPr>
            <w:noProof/>
            <w:webHidden/>
          </w:rPr>
          <w:fldChar w:fldCharType="separate"/>
        </w:r>
        <w:r w:rsidR="00D03842" w:rsidRPr="001A2B3D">
          <w:rPr>
            <w:noProof/>
            <w:webHidden/>
          </w:rPr>
          <w:t>8</w:t>
        </w:r>
        <w:r w:rsidR="00D03842" w:rsidRPr="001A2B3D">
          <w:rPr>
            <w:noProof/>
            <w:webHidden/>
          </w:rPr>
          <w:fldChar w:fldCharType="end"/>
        </w:r>
      </w:hyperlink>
    </w:p>
    <w:p w14:paraId="60AD16FD" w14:textId="76CF05CC"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2660220"/>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1463735D" w14:textId="23B6AB85" w:rsidR="00D03842" w:rsidRPr="001A2B3D" w:rsidRDefault="00360B79" w:rsidP="00D03842">
      <w:r>
        <w:t>Bin.: Binär</w:t>
      </w:r>
      <w:r w:rsidR="00D03842" w:rsidRPr="001A2B3D">
        <w:br w:type="page"/>
      </w:r>
    </w:p>
    <w:p w14:paraId="464D60E5" w14:textId="0C22CE60" w:rsidR="00D03842" w:rsidRPr="001A2B3D" w:rsidRDefault="005A2D57" w:rsidP="00D03842">
      <w:pPr>
        <w:pStyle w:val="berschrift3"/>
      </w:pPr>
      <w:r w:rsidRPr="001A2B3D">
        <w:lastRenderedPageBreak/>
        <w:t>Modbus</w:t>
      </w:r>
    </w:p>
    <w:p w14:paraId="1D5BC5AE" w14:textId="53769C67" w:rsidR="00B532FA" w:rsidRPr="001A2B3D" w:rsidRDefault="005A2D57" w:rsidP="00286CCD">
      <w:pPr>
        <w:keepNext/>
      </w:pPr>
      <w:r w:rsidRPr="001A2B3D">
        <w:t>Modbus</w:t>
      </w:r>
      <w:r w:rsidR="00D03842" w:rsidRPr="001A2B3D">
        <w:t xml:space="preserve"> ist eine Datenübertragungsprotokoll, welches von </w:t>
      </w:r>
      <w:proofErr w:type="spellStart"/>
      <w:r w:rsidR="00D03842" w:rsidRPr="001A2B3D">
        <w:t>Modicon</w:t>
      </w:r>
      <w:proofErr w:type="spellEnd"/>
      <w:r w:rsidR="00D03842" w:rsidRPr="001A2B3D">
        <w:t xml:space="preserve">, jetzt Schneider Electric, im Jahr 1979 entwickelt wurde. Es wurde schon von hunderten verschiedenen Herstellern bei tausenden verschiedenen Geräten eingesetzt und ist damit der de facto Standard um PLCs, Computer, Sensoren und Aktoren miteinander zu verbinden </w:t>
      </w:r>
      <w:r w:rsidR="00D03842" w:rsidRPr="001A2B3D">
        <w:fldChar w:fldCharType="begin"/>
      </w:r>
      <w:r w:rsidR="00D03842" w:rsidRPr="001A2B3D">
        <w:instrText xml:space="preserve"> ADDIN ZOTERO_ITEM CSL_CITATION {"citationID":"IMz5wQkD","properties":{"formattedCitation":"[1, S. 508], [2]","plainCitation":"[1, S. 508], [2]","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rsidR="00D03842" w:rsidRPr="001A2B3D">
        <w:fldChar w:fldCharType="separate"/>
      </w:r>
      <w:r w:rsidR="00D03842" w:rsidRPr="001A2B3D">
        <w:rPr>
          <w:rFonts w:cs="Arial"/>
        </w:rPr>
        <w:t>[1, S. 508], [2]</w:t>
      </w:r>
      <w:r w:rsidR="00D03842" w:rsidRPr="001A2B3D">
        <w:fldChar w:fldCharType="end"/>
      </w:r>
      <w:r w:rsidR="00990058" w:rsidRPr="001A2B3D">
        <w:t>.</w:t>
      </w:r>
      <w:r w:rsidR="00D03842" w:rsidRPr="001A2B3D">
        <w:t xml:space="preserve"> Es gibt </w:t>
      </w:r>
      <w:r w:rsidR="008E53F1" w:rsidRPr="001A2B3D">
        <w:t xml:space="preserve">verschiedene Versionen von </w:t>
      </w:r>
      <w:r w:rsidRPr="001A2B3D">
        <w:t>Modbus</w:t>
      </w:r>
      <w:r w:rsidR="008E53F1" w:rsidRPr="001A2B3D">
        <w:t xml:space="preserve">, unter anderem </w:t>
      </w:r>
      <w:r w:rsidR="00990058" w:rsidRPr="001A2B3D">
        <w:t>Modbus</w:t>
      </w:r>
      <w:r w:rsidR="008E53F1" w:rsidRPr="001A2B3D">
        <w:t xml:space="preserve"> RTU</w:t>
      </w:r>
      <w:r w:rsidR="002B5B2F" w:rsidRPr="001A2B3D">
        <w:t xml:space="preserve">, </w:t>
      </w:r>
      <w:r w:rsidR="00990058" w:rsidRPr="001A2B3D">
        <w:t>Modbus</w:t>
      </w:r>
      <w:r w:rsidR="002B5B2F" w:rsidRPr="001A2B3D">
        <w:t xml:space="preserve"> ASCII, </w:t>
      </w:r>
      <w:r w:rsidRPr="001A2B3D">
        <w:t>Modbus</w:t>
      </w:r>
      <w:r w:rsidR="002B5B2F" w:rsidRPr="001A2B3D">
        <w:t xml:space="preserve"> über TCP/IP, </w:t>
      </w:r>
      <w:r w:rsidRPr="001A2B3D">
        <w:t>Modbus</w:t>
      </w:r>
      <w:r w:rsidR="00990058" w:rsidRPr="001A2B3D">
        <w:t xml:space="preserve"> Plus und </w:t>
      </w:r>
      <w:r w:rsidRPr="001A2B3D">
        <w:t>Modbus</w:t>
      </w:r>
      <w:r w:rsidR="00990058" w:rsidRPr="001A2B3D">
        <w:t xml:space="preserve"> Enron </w:t>
      </w:r>
      <w:r w:rsidR="00990058" w:rsidRPr="001A2B3D">
        <w:fldChar w:fldCharType="begin"/>
      </w:r>
      <w:r w:rsidR="00990058" w:rsidRPr="001A2B3D">
        <w:instrText xml:space="preserve"> ADDIN ZOTERO_ITEM CSL_CITATION {"citationID":"efgRCJ0p","properties":{"formattedCitation":"[1, S. 509], [2]\\uc0\\u8211{}[4]","plainCitation":"[1, S. 509], [2]–[4]","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rsidR="00990058" w:rsidRPr="001A2B3D">
        <w:fldChar w:fldCharType="separate"/>
      </w:r>
      <w:r w:rsidR="00990058" w:rsidRPr="001A2B3D">
        <w:rPr>
          <w:rFonts w:cs="Arial"/>
          <w:szCs w:val="24"/>
        </w:rPr>
        <w:t>[1, S. 509], [2]–[4]</w:t>
      </w:r>
      <w:r w:rsidR="00990058" w:rsidRPr="001A2B3D">
        <w:fldChar w:fldCharType="end"/>
      </w:r>
      <w:r w:rsidR="00990058" w:rsidRPr="001A2B3D">
        <w:t xml:space="preserve">. </w:t>
      </w:r>
      <w:r w:rsidR="00965FD8" w:rsidRPr="001A2B3D">
        <w:t xml:space="preserve">Serieller </w:t>
      </w:r>
      <w:r w:rsidRPr="001A2B3D">
        <w:t>Modbus</w:t>
      </w:r>
      <w:r w:rsidR="00965FD8" w:rsidRPr="001A2B3D">
        <w:t xml:space="preserve"> (Modbus RTU, Modbus ASCII,)</w:t>
      </w:r>
      <w:r w:rsidR="00E56A8E" w:rsidRPr="001A2B3D">
        <w:t xml:space="preserve"> </w:t>
      </w:r>
      <w:r w:rsidRPr="001A2B3D">
        <w:t>beruht auf dem Master/Slave-System, wo eine Master-System bis zu 247 Slave-Systeme nach Daten abfragen kann</w:t>
      </w:r>
      <w:r w:rsidR="00D55549" w:rsidRPr="001A2B3D">
        <w:t xml:space="preserve"> </w:t>
      </w:r>
      <w:r w:rsidR="00D55549" w:rsidRPr="001A2B3D">
        <w:fldChar w:fldCharType="begin"/>
      </w:r>
      <w:r w:rsidR="00D55549" w:rsidRPr="001A2B3D">
        <w:instrText xml:space="preserve"> ADDIN ZOTERO_ITEM CSL_CITATION {"citationID":"rBYAXBMd","properties":{"formattedCitation":"[1, S. 508]","plainCitation":"[1,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rsidR="00D55549" w:rsidRPr="001A2B3D">
        <w:fldChar w:fldCharType="separate"/>
      </w:r>
      <w:r w:rsidR="00D55549" w:rsidRPr="001A2B3D">
        <w:rPr>
          <w:rFonts w:cs="Arial"/>
        </w:rPr>
        <w:t>[1, S. 508]</w:t>
      </w:r>
      <w:r w:rsidR="00D55549" w:rsidRPr="001A2B3D">
        <w:fldChar w:fldCharType="end"/>
      </w:r>
      <w:r w:rsidRPr="001A2B3D">
        <w:t>.</w:t>
      </w:r>
      <w:r w:rsidR="00D55549" w:rsidRPr="001A2B3D">
        <w:t xml:space="preserve"> </w:t>
      </w:r>
      <w:r w:rsidR="0060704E" w:rsidRPr="001A2B3D">
        <w:t>Die folgenden Kapitel beinhalten nur Modbus RTU.</w:t>
      </w:r>
    </w:p>
    <w:p w14:paraId="192E62DA" w14:textId="2392F3F4" w:rsidR="00071772" w:rsidRPr="001A2B3D" w:rsidRDefault="00071772" w:rsidP="00286CCD">
      <w:pPr>
        <w:keepNext/>
      </w:pPr>
    </w:p>
    <w:p w14:paraId="0967377E" w14:textId="621101D5" w:rsidR="00286CCD" w:rsidRPr="001A2B3D" w:rsidRDefault="00071772" w:rsidP="00071772">
      <w:pPr>
        <w:pStyle w:val="berschrift3"/>
      </w:pPr>
      <w:r w:rsidRPr="001A2B3D">
        <w:t>Modbus Frame</w:t>
      </w:r>
    </w:p>
    <w:p w14:paraId="57C8A1A2" w14:textId="77777777" w:rsidR="00286CCD" w:rsidRPr="001A2B3D" w:rsidRDefault="002F635B" w:rsidP="00286CCD">
      <w:pPr>
        <w:keepNext/>
      </w:pPr>
      <w:r w:rsidRPr="001A2B3D">
        <w:t>Der Master sendet Nachricht</w:t>
      </w:r>
      <w:r w:rsidR="00965FD8" w:rsidRPr="001A2B3D">
        <w:t xml:space="preserve">en, auch </w:t>
      </w:r>
      <w:proofErr w:type="spellStart"/>
      <w:r w:rsidR="00965FD8" w:rsidRPr="001A2B3D">
        <w:t>Queries</w:t>
      </w:r>
      <w:proofErr w:type="spellEnd"/>
      <w:r w:rsidR="00965FD8" w:rsidRPr="001A2B3D">
        <w:t xml:space="preserve"> genannt</w:t>
      </w:r>
      <w:r w:rsidRPr="001A2B3D">
        <w:t xml:space="preserve"> an jeweils einen, durch seine Adresse spezifizierten, Slave</w:t>
      </w:r>
      <w:r w:rsidR="00965FD8" w:rsidRPr="001A2B3D">
        <w:t xml:space="preserve">. Dieser antwortet dem Master mit einer Response. </w:t>
      </w:r>
      <w:r w:rsidR="00286CCD" w:rsidRPr="001A2B3D">
        <w:t xml:space="preserve">Eine vollständige Nachricht im Modbus-Protokoll ist in Abb. 1 zu sehen, wird </w:t>
      </w:r>
      <w:proofErr w:type="spellStart"/>
      <w:r w:rsidR="00286CCD" w:rsidRPr="001A2B3D">
        <w:t>Application</w:t>
      </w:r>
      <w:proofErr w:type="spellEnd"/>
      <w:r w:rsidR="00286CCD" w:rsidRPr="001A2B3D">
        <w:t xml:space="preserve"> Data Unit (ADU) genannt und besteht aus einer Adresse, der Protocol Data Unit (PDU), bestehend aus dem Funktionscode und den zu übertragenden Daten, und schlussendlich dem Fehlercheck. </w:t>
      </w:r>
      <w:r w:rsidR="00286CCD" w:rsidRPr="001A2B3D">
        <w:br/>
      </w:r>
      <w:r w:rsidR="00286CCD" w:rsidRPr="001A2B3D">
        <w:rPr>
          <w:noProof/>
        </w:rPr>
        <w:drawing>
          <wp:inline distT="0" distB="0" distL="0" distR="0" wp14:anchorId="1FB2BBE5" wp14:editId="26DF008F">
            <wp:extent cx="5400040" cy="9264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00040" cy="926465"/>
                    </a:xfrm>
                    <a:prstGeom prst="rect">
                      <a:avLst/>
                    </a:prstGeom>
                  </pic:spPr>
                </pic:pic>
              </a:graphicData>
            </a:graphic>
          </wp:inline>
        </w:drawing>
      </w:r>
    </w:p>
    <w:p w14:paraId="46ED9AEB" w14:textId="4A0BA274" w:rsidR="00286CCD" w:rsidRPr="001A2B3D" w:rsidRDefault="00286CCD" w:rsidP="00286CCD">
      <w:pPr>
        <w:pStyle w:val="Beschriftung"/>
      </w:pPr>
      <w:r w:rsidRPr="001A2B3D">
        <w:t xml:space="preserve">Abb. </w:t>
      </w:r>
      <w:fldSimple w:instr=" SEQ Abb. \* ARABIC ">
        <w:r w:rsidR="00A245F9">
          <w:rPr>
            <w:noProof/>
          </w:rPr>
          <w:t>1</w:t>
        </w:r>
      </w:fldSimple>
      <w:r w:rsidRPr="001A2B3D">
        <w:t xml:space="preserve"> Komponenten Modbus Nachricht </w:t>
      </w:r>
      <w:r w:rsidRPr="001A2B3D">
        <w:fldChar w:fldCharType="begin"/>
      </w:r>
      <w:r w:rsidRPr="001A2B3D">
        <w:instrText xml:space="preserve"> ADDIN ZOTERO_ITEM CSL_CITATION {"citationID":"ZfoBRHph","properties":{"formattedCitation":"[5, S. 3]","plainCitation":"[5, S. 3]","noteIndex":0},"citationItems":[{"id":80,"uris":["http://zotero.org/users/8935704/items/VFMK74Y7"],"itemData":{"id":80,"type":"document","title":"MODBUS APPLICATION PROTOCOL SPECIFICATION V1.1b3","URL":"https://modbus.org/specs.php","author":[{"literal":"Modbus Organization, Inc"}],"issued":{"date-parts":[["2012",4,26]]}},"locator":"3"}],"schema":"https://github.com/citation-style-language/schema/raw/master/csl-citation.json"} </w:instrText>
      </w:r>
      <w:r w:rsidRPr="001A2B3D">
        <w:fldChar w:fldCharType="separate"/>
      </w:r>
      <w:r w:rsidRPr="001A2B3D">
        <w:rPr>
          <w:rFonts w:cs="Arial"/>
        </w:rPr>
        <w:t>[5, S. 3]</w:t>
      </w:r>
      <w:r w:rsidRPr="001A2B3D">
        <w:fldChar w:fldCharType="end"/>
      </w:r>
    </w:p>
    <w:p w14:paraId="3390B72F" w14:textId="5DC75A5D" w:rsidR="001A2B3D" w:rsidRPr="001A2B3D" w:rsidRDefault="00286CCD" w:rsidP="00B532FA">
      <w:pPr>
        <w:keepNext/>
      </w:pPr>
      <w:r w:rsidRPr="001A2B3D">
        <w:t xml:space="preserve">Die Query sagt </w:t>
      </w:r>
      <w:proofErr w:type="gramStart"/>
      <w:r w:rsidR="006F2724" w:rsidRPr="001A2B3D">
        <w:t>dem adressierten Slave</w:t>
      </w:r>
      <w:proofErr w:type="gramEnd"/>
      <w:r w:rsidRPr="001A2B3D">
        <w:t xml:space="preserve"> via dem Funktionscode was er tun soll. Beispielsweise sagt der Code 03, dass der Slave Register auslesen und mit deren Inhalt antworten soll. Im Datenfeld ist dann </w:t>
      </w:r>
      <w:r w:rsidR="006F2724" w:rsidRPr="001A2B3D">
        <w:t>das Register, welches zuerst ausgelesen werden soll, und die Anzahl der drauffolgenden auszulesenden Register. Der Slave antwortet darauf mit seiner Adresse und dem Funktionscode, welchen er ausgeführt hat. Im Datenfeld sind dann aber die ausgelesenen Registerdaten</w:t>
      </w:r>
      <w:r w:rsidR="00B75D62" w:rsidRPr="001A2B3D">
        <w:t xml:space="preserve"> enthalten</w:t>
      </w:r>
      <w:r w:rsidR="006F2724" w:rsidRPr="001A2B3D">
        <w:t xml:space="preserve"> </w:t>
      </w:r>
      <w:r w:rsidR="006F2724" w:rsidRPr="001A2B3D">
        <w:fldChar w:fldCharType="begin"/>
      </w:r>
      <w:r w:rsidR="00B75D62" w:rsidRPr="001A2B3D">
        <w:instrText xml:space="preserve"> ADDIN ZOTERO_ITEM CSL_CITATION {"citationID":"1ldaNatl","properties":{"formattedCitation":"[6, S. 14]","plainCitation":"[6, S. 14]","noteIndex":0},"citationItems":[{"id":91,"uris":["http://zotero.org/users/8935704/items/5DLWXYKE"],"itemData":{"id":91,"type":"document","title":"Modicon Modbus Protocol Reference Guide","author":[{"literal":"MODICON, Inc., Industrial Automation Systems"}],"issued":{"date-parts":[["1996",6]]}},"locator":"14"}],"schema":"https://github.com/citation-style-language/schema/raw/master/csl-citation.json"} </w:instrText>
      </w:r>
      <w:r w:rsidR="006F2724" w:rsidRPr="001A2B3D">
        <w:fldChar w:fldCharType="separate"/>
      </w:r>
      <w:r w:rsidR="00B75D62" w:rsidRPr="001A2B3D">
        <w:rPr>
          <w:rFonts w:cs="Arial"/>
        </w:rPr>
        <w:t>[6, S. 14]</w:t>
      </w:r>
      <w:r w:rsidR="006F2724" w:rsidRPr="001A2B3D">
        <w:fldChar w:fldCharType="end"/>
      </w:r>
      <w:r w:rsidR="006F2724" w:rsidRPr="001A2B3D">
        <w:t>.</w:t>
      </w:r>
      <w:r w:rsidR="00B75D62" w:rsidRPr="001A2B3D">
        <w:t xml:space="preserve"> Die Modbus</w:t>
      </w:r>
      <w:r w:rsidR="0060704E" w:rsidRPr="001A2B3D">
        <w:t xml:space="preserve"> </w:t>
      </w:r>
      <w:r w:rsidR="00B75D62" w:rsidRPr="001A2B3D">
        <w:t xml:space="preserve">Nachricht, auch Frame genannt, startet und endet mit mindestens 3,5 Bitübertragungszeitdauer Stille. Wenn in dem Frame mehr als 1,5 Bitübertragungszeitdauer Stille enthalten sind, wird es vom </w:t>
      </w:r>
      <w:r w:rsidR="00071772" w:rsidRPr="001A2B3D">
        <w:t xml:space="preserve">Empfänger verworfen. Das Adressfeld enthält acht Bit und es gibt 247 valide Adressen. Der Master adressiert </w:t>
      </w:r>
      <w:proofErr w:type="gramStart"/>
      <w:r w:rsidR="00071772" w:rsidRPr="001A2B3D">
        <w:t>den Slave</w:t>
      </w:r>
      <w:proofErr w:type="gramEnd"/>
      <w:r w:rsidR="00071772" w:rsidRPr="001A2B3D">
        <w:t xml:space="preserve"> mit seiner Adresse. Ein Slave antwortet dem Master mit seiner eigenen Adresse im Adressfeld.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as er genau zu machen hat. Es gibt elf verschiedene Funktionscodes, welche </w:t>
      </w:r>
      <w:r w:rsidR="00C46E33" w:rsidRPr="001A2B3D">
        <w:lastRenderedPageBreak/>
        <w:t xml:space="preserve">alle </w:t>
      </w:r>
      <w:proofErr w:type="spellStart"/>
      <w:r w:rsidR="00C46E33" w:rsidRPr="001A2B3D">
        <w:t>Modbusübertragungsmedien</w:t>
      </w:r>
      <w:proofErr w:type="spellEnd"/>
      <w:r w:rsidR="00C46E33" w:rsidRPr="001A2B3D">
        <w:t xml:space="preserve"> unterstützen</w:t>
      </w:r>
      <w:r w:rsidR="00F0420A">
        <w:t>, welche in Tabelle I dargestellt sind</w:t>
      </w:r>
      <w:r w:rsidR="00C46E33" w:rsidRPr="001A2B3D">
        <w:t xml:space="preserve"> und </w:t>
      </w:r>
      <w:r w:rsidR="001A2B3D" w:rsidRPr="001A2B3D">
        <w:t>mehrere Dutzende</w:t>
      </w:r>
      <w:r w:rsidR="00C46E33" w:rsidRPr="001A2B3D">
        <w:t xml:space="preserve">, welche Übertragungsmedium spezifisch sind.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ird</w:t>
      </w:r>
      <w:r w:rsidR="00EB5854">
        <w:t xml:space="preserve"> </w:t>
      </w:r>
      <w:r w:rsidR="00EB5854">
        <w:fldChar w:fldCharType="begin"/>
      </w:r>
      <w:r w:rsidR="00EB5854">
        <w:instrText xml:space="preserve"> ADDIN ZOTERO_ITEM CSL_CITATION {"citationID":"5bb6FaoK","properties":{"formattedCitation":"[6, S. 18\\uc0\\u8211{}25]","plainCitation":"[6,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EB5854" w:rsidRPr="00EB5854">
        <w:rPr>
          <w:rFonts w:cs="Arial"/>
          <w:szCs w:val="24"/>
        </w:rPr>
        <w:t>[6, S. 18–25]</w:t>
      </w:r>
      <w:r w:rsidR="00EB5854">
        <w:fldChar w:fldCharType="end"/>
      </w:r>
      <w:r w:rsidR="0060704E" w:rsidRPr="001A2B3D">
        <w:t>.</w:t>
      </w:r>
    </w:p>
    <w:p w14:paraId="081D6FC0" w14:textId="355EC0FE" w:rsidR="00EB5854" w:rsidRDefault="00EB5854" w:rsidP="00EB5854">
      <w:pPr>
        <w:pStyle w:val="Beschriftung"/>
        <w:keepNext/>
        <w:jc w:val="center"/>
      </w:pPr>
      <w:r>
        <w:t xml:space="preserve">TABELLE </w:t>
      </w:r>
      <w:r w:rsidR="009D4970">
        <w:fldChar w:fldCharType="begin"/>
      </w:r>
      <w:r w:rsidR="009D4970">
        <w:instrText xml:space="preserve"> SEQ TABELLE \* ROMAN </w:instrText>
      </w:r>
      <w:r w:rsidR="009D4970">
        <w:fldChar w:fldCharType="separate"/>
      </w:r>
      <w:r>
        <w:rPr>
          <w:noProof/>
        </w:rPr>
        <w:t>I</w:t>
      </w:r>
      <w:r w:rsidR="009D4970">
        <w:rPr>
          <w:noProof/>
        </w:rPr>
        <w:fldChar w:fldCharType="end"/>
      </w:r>
      <w:r>
        <w:t xml:space="preserve"> ALLGEMEINE MODBUS FUNKTIONEN </w:t>
      </w:r>
      <w:r>
        <w:fldChar w:fldCharType="begin"/>
      </w:r>
      <w:r w:rsidR="00F0420A">
        <w:instrText xml:space="preserve"> ADDIN ZOTERO_ITEM CSL_CITATION {"citationID":"MqRtOhUc","properties":{"formattedCitation":"[6, S. 31\\uc0\\u8211{}66]","plainCitation":"[6,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r w:rsidR="00F0420A" w:rsidRPr="00F0420A">
        <w:rPr>
          <w:rFonts w:cs="Arial"/>
          <w:szCs w:val="24"/>
        </w:rPr>
        <w:t>[6,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534795"/>
                    </a:xfrm>
                    <a:prstGeom prst="rect">
                      <a:avLst/>
                    </a:prstGeom>
                  </pic:spPr>
                </pic:pic>
              </a:graphicData>
            </a:graphic>
          </wp:inline>
        </w:drawing>
      </w:r>
    </w:p>
    <w:p w14:paraId="19AB30C1" w14:textId="44E35738" w:rsidR="00A245F9" w:rsidRDefault="00A245F9" w:rsidP="00A245F9">
      <w:pPr>
        <w:pStyle w:val="Beschriftung"/>
      </w:pPr>
      <w:r>
        <w:t xml:space="preserve">Abb. </w:t>
      </w:r>
      <w:r w:rsidR="009D4970">
        <w:fldChar w:fldCharType="begin"/>
      </w:r>
      <w:r w:rsidR="009D4970">
        <w:instrText xml:space="preserve"> SEQ Abb. \* ARABIC </w:instrText>
      </w:r>
      <w:r w:rsidR="009D4970">
        <w:fldChar w:fldCharType="separate"/>
      </w:r>
      <w:r>
        <w:rPr>
          <w:noProof/>
        </w:rPr>
        <w:t>2</w:t>
      </w:r>
      <w:r w:rsidR="009D4970">
        <w:rPr>
          <w:noProof/>
        </w:rPr>
        <w:fldChar w:fldCharType="end"/>
      </w:r>
      <w:r>
        <w:t xml:space="preserve"> Beispiel Modbus Funktion 03</w:t>
      </w:r>
      <w:r>
        <w:fldChar w:fldCharType="begin"/>
      </w:r>
      <w:r>
        <w:instrText xml:space="preserve"> ADDIN ZOTERO_ITEM CSL_CITATION {"citationID":"iUXEUR9V","properties":{"formattedCitation":"[6, S. 15]","plainCitation":"[6,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Pr="00A245F9">
        <w:rPr>
          <w:rFonts w:cs="Arial"/>
        </w:rPr>
        <w:t>[6, S. 15]</w:t>
      </w:r>
      <w:r>
        <w:fldChar w:fldCharType="end"/>
      </w:r>
    </w:p>
    <w:p w14:paraId="6A2ED520" w14:textId="623C4A23" w:rsidR="00F0420A" w:rsidRDefault="00A245F9" w:rsidP="001A2B3D">
      <w:r>
        <w:t>In Abb. 2 kann man eine Beispielsregisterabfrage sehen. Es wurde nur die PDU dargestellt, bei der gesamten Nachricht wurde am Anfang</w:t>
      </w:r>
      <w:r w:rsidR="009E6BF4">
        <w:t xml:space="preserve"> noch</w:t>
      </w:r>
      <w:r>
        <w:t xml:space="preserve"> die Adresse und am 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erden müssen. Register Value Hi</w:t>
      </w:r>
      <w:r w:rsidR="009E6BF4">
        <w:t xml:space="preserve"> * 0x100</w:t>
      </w:r>
      <w:r w:rsidR="00D02D07">
        <w:t xml:space="preserve"> + Register Value Lo = Register Value</w:t>
      </w:r>
      <w:r w:rsidR="002348B4">
        <w:t xml:space="preserve"> (1)</w:t>
      </w:r>
      <w:r w:rsidR="00D02D07">
        <w:t xml:space="preserve">. Der Master fragt dort die Daten von Register 0x6B, 0x6C und 0x6D, indem das Startregister und die </w:t>
      </w:r>
      <w:r w:rsidR="00D02D07">
        <w:lastRenderedPageBreak/>
        <w:t xml:space="preserve">Anzahl der darauffolgenden Register definiert werden. Der Slave antwortet daraufhin </w:t>
      </w:r>
      <w:r w:rsidR="009E6BF4">
        <w:t>erst mit der Funktion und den Bitanzahl der Antwortwerte. Danach mir den Werten der abgefragten Register. So weiß der Master, dass Register 0x6B = 0x022B, Register 0x6C = 0x000 und Register 0x6D = 0x0064 ist.</w:t>
      </w:r>
    </w:p>
    <w:p w14:paraId="26368D25" w14:textId="57F06DE8" w:rsidR="00360408" w:rsidRDefault="00634E5A" w:rsidP="001A2B3D">
      <w:r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1" w:name="_Toc94454058"/>
      <w:bookmarkStart w:id="2" w:name="_Toc102660222"/>
      <w:r w:rsidRPr="001A2B3D">
        <w:t>Verzeichnisse</w:t>
      </w:r>
      <w:bookmarkEnd w:id="1"/>
      <w:bookmarkEnd w:id="2"/>
    </w:p>
    <w:p w14:paraId="0C9E2DEE" w14:textId="482B65A1" w:rsidR="00E8587D" w:rsidRPr="001A2B3D" w:rsidRDefault="00DF26D4" w:rsidP="00FE3573">
      <w:pPr>
        <w:pStyle w:val="berschrift2"/>
      </w:pPr>
      <w:bookmarkStart w:id="3" w:name="_Toc94454059"/>
      <w:bookmarkStart w:id="4" w:name="_Toc102660223"/>
      <w:r w:rsidRPr="001A2B3D">
        <w:t>Quellenverzeichnis</w:t>
      </w:r>
      <w:bookmarkEnd w:id="3"/>
      <w:bookmarkEnd w:id="4"/>
    </w:p>
    <w:p w14:paraId="7A01116C" w14:textId="77777777" w:rsidR="00A245F9" w:rsidRPr="00A245F9" w:rsidRDefault="00E8587D" w:rsidP="00A245F9">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A245F9" w:rsidRPr="00A245F9">
        <w:rPr>
          <w:rFonts w:cs="Arial"/>
        </w:rPr>
        <w:t>[1]</w:t>
      </w:r>
      <w:r w:rsidR="00A245F9" w:rsidRPr="00A245F9">
        <w:rPr>
          <w:rFonts w:cs="Arial"/>
        </w:rPr>
        <w:tab/>
        <w:t xml:space="preserve">B. Drury, </w:t>
      </w:r>
      <w:r w:rsidR="00A245F9" w:rsidRPr="00A245F9">
        <w:rPr>
          <w:rFonts w:cs="Arial"/>
          <w:i/>
          <w:iCs/>
        </w:rPr>
        <w:t>The control techniques drives and controls handbook</w:t>
      </w:r>
      <w:r w:rsidR="00A245F9" w:rsidRPr="00A245F9">
        <w:rPr>
          <w:rFonts w:cs="Arial"/>
        </w:rPr>
        <w:t>, 2nd ed. Stevenage: Institution of Engineering and Technology, 2009.</w:t>
      </w:r>
    </w:p>
    <w:p w14:paraId="160646DC" w14:textId="77777777" w:rsidR="00A245F9" w:rsidRPr="00A245F9" w:rsidRDefault="00A245F9" w:rsidP="00A245F9">
      <w:pPr>
        <w:pStyle w:val="Literaturverzeichnis"/>
        <w:rPr>
          <w:rFonts w:cs="Arial"/>
        </w:rPr>
      </w:pPr>
      <w:r w:rsidRPr="00A245F9">
        <w:rPr>
          <w:rFonts w:cs="Arial"/>
        </w:rPr>
        <w:t>[2]</w:t>
      </w:r>
      <w:r w:rsidRPr="00A245F9">
        <w:rPr>
          <w:rFonts w:cs="Arial"/>
        </w:rPr>
        <w:tab/>
        <w:t>„Modbus FAQ“. https://modbus.org/faq.php (zugegriffen 5. Mai 2022).</w:t>
      </w:r>
    </w:p>
    <w:p w14:paraId="09D92BAF" w14:textId="77777777" w:rsidR="00A245F9" w:rsidRPr="00A245F9" w:rsidRDefault="00A245F9" w:rsidP="00A245F9">
      <w:pPr>
        <w:pStyle w:val="Literaturverzeichnis"/>
        <w:rPr>
          <w:rFonts w:cs="Arial"/>
        </w:rPr>
      </w:pPr>
      <w:r w:rsidRPr="00A245F9">
        <w:rPr>
          <w:rFonts w:cs="Arial"/>
        </w:rPr>
        <w:t>[3]</w:t>
      </w:r>
      <w:r w:rsidRPr="00A245F9">
        <w:rPr>
          <w:rFonts w:cs="Arial"/>
        </w:rPr>
        <w:tab/>
        <w:t>„About Modbus | Simply Modbus Software“. http://www.simplymodbus.ca/FAQ.htm (zugegriffen 5. Mai 2022).</w:t>
      </w:r>
    </w:p>
    <w:p w14:paraId="6B6D902B" w14:textId="77777777" w:rsidR="00A245F9" w:rsidRPr="00A245F9" w:rsidRDefault="00A245F9" w:rsidP="00A245F9">
      <w:pPr>
        <w:pStyle w:val="Literaturverzeichnis"/>
        <w:rPr>
          <w:rFonts w:cs="Arial"/>
        </w:rPr>
      </w:pPr>
      <w:r w:rsidRPr="00A245F9">
        <w:rPr>
          <w:rFonts w:cs="Arial"/>
        </w:rPr>
        <w:t>[4]</w:t>
      </w:r>
      <w:r w:rsidRPr="00A245F9">
        <w:rPr>
          <w:rFonts w:cs="Arial"/>
        </w:rPr>
        <w:tab/>
        <w:t>„Modbus Plus | Schneider Electric USA“. https://www.se.com/us/en/product-range/576-modbus-plus/ (zugegriffen 5. Mai 2022).</w:t>
      </w:r>
    </w:p>
    <w:p w14:paraId="6540B948" w14:textId="77777777" w:rsidR="00A245F9" w:rsidRPr="00A245F9" w:rsidRDefault="00A245F9" w:rsidP="00A245F9">
      <w:pPr>
        <w:pStyle w:val="Literaturverzeichnis"/>
        <w:rPr>
          <w:rFonts w:cs="Arial"/>
        </w:rPr>
      </w:pPr>
      <w:r w:rsidRPr="00A245F9">
        <w:rPr>
          <w:rFonts w:cs="Arial"/>
        </w:rPr>
        <w:t>[5]</w:t>
      </w:r>
      <w:r w:rsidRPr="00A245F9">
        <w:rPr>
          <w:rFonts w:cs="Arial"/>
        </w:rPr>
        <w:tab/>
        <w:t>Modbus Organization, Inc, „MODBUS APPLICATION PROTOCOL SPECIFICATION V1.1b3“. 26. April 2012. [Online]. Verfügbar unter: https://modbus.org/specs.php</w:t>
      </w:r>
    </w:p>
    <w:p w14:paraId="7F10DC24" w14:textId="77777777" w:rsidR="00A245F9" w:rsidRPr="00A245F9" w:rsidRDefault="00A245F9" w:rsidP="00A245F9">
      <w:pPr>
        <w:pStyle w:val="Literaturverzeichnis"/>
        <w:rPr>
          <w:rFonts w:cs="Arial"/>
        </w:rPr>
      </w:pPr>
      <w:r w:rsidRPr="00A245F9">
        <w:rPr>
          <w:rFonts w:cs="Arial"/>
        </w:rPr>
        <w:t>[6]</w:t>
      </w:r>
      <w:r w:rsidRPr="00A245F9">
        <w:rPr>
          <w:rFonts w:cs="Arial"/>
        </w:rPr>
        <w:tab/>
        <w:t>MODICON, Inc., Industrial Automation Systems, „Modicon Modbus Protocol Reference Guide“. Juni 1996.</w:t>
      </w:r>
    </w:p>
    <w:p w14:paraId="113BC398" w14:textId="53BAD919"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5" w:name="_Toc94454060"/>
      <w:bookmarkStart w:id="6" w:name="_Toc102660224"/>
      <w:r w:rsidRPr="001A2B3D">
        <w:lastRenderedPageBreak/>
        <w:t>Abbildungsverzeichnis</w:t>
      </w:r>
      <w:bookmarkEnd w:id="5"/>
      <w:bookmarkEnd w:id="6"/>
    </w:p>
    <w:p w14:paraId="48B8D8E7" w14:textId="269D0A61" w:rsidR="00C50BBC" w:rsidRPr="001A2B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r:id="rId9" w:anchor="_Toc94458933" w:history="1">
        <w:r w:rsidR="00C50BBC" w:rsidRPr="001A2B3D">
          <w:rPr>
            <w:rStyle w:val="Hyperlink"/>
            <w:noProof/>
          </w:rPr>
          <w:t>Abb. 1 OSI-MODELL</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3 \h </w:instrText>
        </w:r>
        <w:r w:rsidR="00C50BBC" w:rsidRPr="001A2B3D">
          <w:rPr>
            <w:noProof/>
            <w:webHidden/>
          </w:rPr>
        </w:r>
        <w:r w:rsidR="00C50BBC" w:rsidRPr="001A2B3D">
          <w:rPr>
            <w:noProof/>
            <w:webHidden/>
          </w:rPr>
          <w:fldChar w:fldCharType="separate"/>
        </w:r>
        <w:r w:rsidR="000052B8" w:rsidRPr="001A2B3D">
          <w:rPr>
            <w:noProof/>
            <w:webHidden/>
          </w:rPr>
          <w:t>6</w:t>
        </w:r>
        <w:r w:rsidR="00C50BBC" w:rsidRPr="001A2B3D">
          <w:rPr>
            <w:noProof/>
            <w:webHidden/>
          </w:rPr>
          <w:fldChar w:fldCharType="end"/>
        </w:r>
      </w:hyperlink>
    </w:p>
    <w:p w14:paraId="7665F752" w14:textId="3BA02ABB"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34" w:history="1">
        <w:r w:rsidR="00C50BBC" w:rsidRPr="001A2B3D">
          <w:rPr>
            <w:rStyle w:val="Hyperlink"/>
            <w:noProof/>
          </w:rPr>
          <w:t xml:space="preserve">Abb. 2 COMMUNICATION LAYERS </w:t>
        </w:r>
        <w:r w:rsidR="00C50BBC" w:rsidRPr="001A2B3D">
          <w:rPr>
            <w:rStyle w:val="Hyperlink"/>
            <w:rFonts w:cs="Arial"/>
            <w:noProof/>
          </w:rPr>
          <w:t>[6, S. 18]</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4 \h </w:instrText>
        </w:r>
        <w:r w:rsidR="00C50BBC" w:rsidRPr="001A2B3D">
          <w:rPr>
            <w:noProof/>
            <w:webHidden/>
          </w:rPr>
        </w:r>
        <w:r w:rsidR="00C50BBC" w:rsidRPr="001A2B3D">
          <w:rPr>
            <w:noProof/>
            <w:webHidden/>
          </w:rPr>
          <w:fldChar w:fldCharType="separate"/>
        </w:r>
        <w:r w:rsidR="000052B8" w:rsidRPr="001A2B3D">
          <w:rPr>
            <w:noProof/>
            <w:webHidden/>
          </w:rPr>
          <w:t>7</w:t>
        </w:r>
        <w:r w:rsidR="00C50BBC" w:rsidRPr="001A2B3D">
          <w:rPr>
            <w:noProof/>
            <w:webHidden/>
          </w:rPr>
          <w:fldChar w:fldCharType="end"/>
        </w:r>
      </w:hyperlink>
    </w:p>
    <w:p w14:paraId="40CE0A16" w14:textId="719566F1"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35" w:history="1">
        <w:r w:rsidR="00C50BBC" w:rsidRPr="001A2B3D">
          <w:rPr>
            <w:rStyle w:val="Hyperlink"/>
            <w:noProof/>
          </w:rPr>
          <w:t>Abb. 3 MAC FRAME</w:t>
        </w:r>
        <w:r w:rsidR="00C50BBC" w:rsidRPr="001A2B3D">
          <w:rPr>
            <w:rStyle w:val="Hyperlink"/>
            <w:rFonts w:cs="Arial"/>
            <w:noProof/>
          </w:rPr>
          <w:t>[13, S. 108–113]</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5 \h </w:instrText>
        </w:r>
        <w:r w:rsidR="00C50BBC" w:rsidRPr="001A2B3D">
          <w:rPr>
            <w:noProof/>
            <w:webHidden/>
          </w:rPr>
        </w:r>
        <w:r w:rsidR="00C50BBC" w:rsidRPr="001A2B3D">
          <w:rPr>
            <w:noProof/>
            <w:webHidden/>
          </w:rPr>
          <w:fldChar w:fldCharType="separate"/>
        </w:r>
        <w:r w:rsidR="000052B8" w:rsidRPr="001A2B3D">
          <w:rPr>
            <w:noProof/>
            <w:webHidden/>
          </w:rPr>
          <w:t>8</w:t>
        </w:r>
        <w:r w:rsidR="00C50BBC" w:rsidRPr="001A2B3D">
          <w:rPr>
            <w:noProof/>
            <w:webHidden/>
          </w:rPr>
          <w:fldChar w:fldCharType="end"/>
        </w:r>
      </w:hyperlink>
    </w:p>
    <w:p w14:paraId="3B65CD3A" w14:textId="58F6335D"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36" w:history="1">
        <w:r w:rsidR="00C50BBC" w:rsidRPr="001A2B3D">
          <w:rPr>
            <w:rStyle w:val="Hyperlink"/>
            <w:noProof/>
          </w:rPr>
          <w:t>Abb. 4 KABELSCHNÜFFLER ZABBIX DIDACTU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6 \h </w:instrText>
        </w:r>
        <w:r w:rsidR="00C50BBC" w:rsidRPr="001A2B3D">
          <w:rPr>
            <w:noProof/>
            <w:webHidden/>
          </w:rPr>
        </w:r>
        <w:r w:rsidR="00C50BBC" w:rsidRPr="001A2B3D">
          <w:rPr>
            <w:noProof/>
            <w:webHidden/>
          </w:rPr>
          <w:fldChar w:fldCharType="separate"/>
        </w:r>
        <w:r w:rsidR="000052B8" w:rsidRPr="001A2B3D">
          <w:rPr>
            <w:noProof/>
            <w:webHidden/>
          </w:rPr>
          <w:t>12</w:t>
        </w:r>
        <w:r w:rsidR="00C50BBC" w:rsidRPr="001A2B3D">
          <w:rPr>
            <w:noProof/>
            <w:webHidden/>
          </w:rPr>
          <w:fldChar w:fldCharType="end"/>
        </w:r>
      </w:hyperlink>
    </w:p>
    <w:p w14:paraId="4B7EFEBD" w14:textId="16DEC4FB"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37" w:history="1">
        <w:r w:rsidR="00C50BBC" w:rsidRPr="001A2B3D">
          <w:rPr>
            <w:rStyle w:val="Hyperlink"/>
            <w:noProof/>
          </w:rPr>
          <w:t>Abb. 5 ZABBIX DASHBOA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7 \h </w:instrText>
        </w:r>
        <w:r w:rsidR="00C50BBC" w:rsidRPr="001A2B3D">
          <w:rPr>
            <w:noProof/>
            <w:webHidden/>
          </w:rPr>
        </w:r>
        <w:r w:rsidR="00C50BBC" w:rsidRPr="001A2B3D">
          <w:rPr>
            <w:noProof/>
            <w:webHidden/>
          </w:rPr>
          <w:fldChar w:fldCharType="separate"/>
        </w:r>
        <w:r w:rsidR="000052B8" w:rsidRPr="001A2B3D">
          <w:rPr>
            <w:noProof/>
            <w:webHidden/>
          </w:rPr>
          <w:t>14</w:t>
        </w:r>
        <w:r w:rsidR="00C50BBC" w:rsidRPr="001A2B3D">
          <w:rPr>
            <w:noProof/>
            <w:webHidden/>
          </w:rPr>
          <w:fldChar w:fldCharType="end"/>
        </w:r>
      </w:hyperlink>
    </w:p>
    <w:p w14:paraId="61FF7C3D" w14:textId="1F757034"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38" w:history="1">
        <w:r w:rsidR="00C50BBC" w:rsidRPr="001A2B3D">
          <w:rPr>
            <w:rStyle w:val="Hyperlink"/>
            <w:noProof/>
          </w:rPr>
          <w:t>Abb. 6 ZABBIX HOSTS</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8 \h </w:instrText>
        </w:r>
        <w:r w:rsidR="00C50BBC" w:rsidRPr="001A2B3D">
          <w:rPr>
            <w:noProof/>
            <w:webHidden/>
          </w:rPr>
        </w:r>
        <w:r w:rsidR="00C50BBC" w:rsidRPr="001A2B3D">
          <w:rPr>
            <w:noProof/>
            <w:webHidden/>
          </w:rPr>
          <w:fldChar w:fldCharType="separate"/>
        </w:r>
        <w:r w:rsidR="000052B8" w:rsidRPr="001A2B3D">
          <w:rPr>
            <w:noProof/>
            <w:webHidden/>
          </w:rPr>
          <w:t>15</w:t>
        </w:r>
        <w:r w:rsidR="00C50BBC" w:rsidRPr="001A2B3D">
          <w:rPr>
            <w:noProof/>
            <w:webHidden/>
          </w:rPr>
          <w:fldChar w:fldCharType="end"/>
        </w:r>
      </w:hyperlink>
    </w:p>
    <w:p w14:paraId="214E195D" w14:textId="736A9AB7"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39" w:history="1">
        <w:r w:rsidR="00C50BBC" w:rsidRPr="001A2B3D">
          <w:rPr>
            <w:rStyle w:val="Hyperlink"/>
            <w:noProof/>
          </w:rPr>
          <w:t>Abb. 7 ZABBIX ITE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9 \h </w:instrText>
        </w:r>
        <w:r w:rsidR="00C50BBC" w:rsidRPr="001A2B3D">
          <w:rPr>
            <w:noProof/>
            <w:webHidden/>
          </w:rPr>
        </w:r>
        <w:r w:rsidR="00C50BBC" w:rsidRPr="001A2B3D">
          <w:rPr>
            <w:noProof/>
            <w:webHidden/>
          </w:rPr>
          <w:fldChar w:fldCharType="separate"/>
        </w:r>
        <w:r w:rsidR="000052B8" w:rsidRPr="001A2B3D">
          <w:rPr>
            <w:noProof/>
            <w:webHidden/>
          </w:rPr>
          <w:t>16</w:t>
        </w:r>
        <w:r w:rsidR="00C50BBC" w:rsidRPr="001A2B3D">
          <w:rPr>
            <w:noProof/>
            <w:webHidden/>
          </w:rPr>
          <w:fldChar w:fldCharType="end"/>
        </w:r>
      </w:hyperlink>
    </w:p>
    <w:p w14:paraId="4C2FB929" w14:textId="2DE4D81F"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0" w:history="1">
        <w:r w:rsidR="00C50BBC" w:rsidRPr="001A2B3D">
          <w:rPr>
            <w:rStyle w:val="Hyperlink"/>
            <w:noProof/>
          </w:rPr>
          <w:t>Abb. 8 ZABBIX TRIGG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0 \h </w:instrText>
        </w:r>
        <w:r w:rsidR="00C50BBC" w:rsidRPr="001A2B3D">
          <w:rPr>
            <w:noProof/>
            <w:webHidden/>
          </w:rPr>
        </w:r>
        <w:r w:rsidR="00C50BBC" w:rsidRPr="001A2B3D">
          <w:rPr>
            <w:noProof/>
            <w:webHidden/>
          </w:rPr>
          <w:fldChar w:fldCharType="separate"/>
        </w:r>
        <w:r w:rsidR="000052B8" w:rsidRPr="001A2B3D">
          <w:rPr>
            <w:noProof/>
            <w:webHidden/>
          </w:rPr>
          <w:t>18</w:t>
        </w:r>
        <w:r w:rsidR="00C50BBC" w:rsidRPr="001A2B3D">
          <w:rPr>
            <w:noProof/>
            <w:webHidden/>
          </w:rPr>
          <w:fldChar w:fldCharType="end"/>
        </w:r>
      </w:hyperlink>
    </w:p>
    <w:p w14:paraId="5DDF3275" w14:textId="29F33A15"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1" w:history="1">
        <w:r w:rsidR="00C50BBC" w:rsidRPr="001A2B3D">
          <w:rPr>
            <w:rStyle w:val="Hyperlink"/>
            <w:noProof/>
          </w:rPr>
          <w:t>Abb. 9 ZABBIX DASHBOA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1 \h </w:instrText>
        </w:r>
        <w:r w:rsidR="00C50BBC" w:rsidRPr="001A2B3D">
          <w:rPr>
            <w:noProof/>
            <w:webHidden/>
          </w:rPr>
        </w:r>
        <w:r w:rsidR="00C50BBC" w:rsidRPr="001A2B3D">
          <w:rPr>
            <w:noProof/>
            <w:webHidden/>
          </w:rPr>
          <w:fldChar w:fldCharType="separate"/>
        </w:r>
        <w:r w:rsidR="000052B8" w:rsidRPr="001A2B3D">
          <w:rPr>
            <w:noProof/>
            <w:webHidden/>
          </w:rPr>
          <w:t>18</w:t>
        </w:r>
        <w:r w:rsidR="00C50BBC" w:rsidRPr="001A2B3D">
          <w:rPr>
            <w:noProof/>
            <w:webHidden/>
          </w:rPr>
          <w:fldChar w:fldCharType="end"/>
        </w:r>
      </w:hyperlink>
    </w:p>
    <w:p w14:paraId="569FA72B" w14:textId="12DE9075"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2" w:history="1">
        <w:r w:rsidR="00C50BBC" w:rsidRPr="001A2B3D">
          <w:rPr>
            <w:rStyle w:val="Hyperlink"/>
            <w:noProof/>
          </w:rPr>
          <w:t>Abb. 10 ZABBIX WEBHOOK DISCO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2 \h </w:instrText>
        </w:r>
        <w:r w:rsidR="00C50BBC" w:rsidRPr="001A2B3D">
          <w:rPr>
            <w:noProof/>
            <w:webHidden/>
          </w:rPr>
        </w:r>
        <w:r w:rsidR="00C50BBC" w:rsidRPr="001A2B3D">
          <w:rPr>
            <w:noProof/>
            <w:webHidden/>
          </w:rPr>
          <w:fldChar w:fldCharType="separate"/>
        </w:r>
        <w:r w:rsidR="000052B8" w:rsidRPr="001A2B3D">
          <w:rPr>
            <w:noProof/>
            <w:webHidden/>
          </w:rPr>
          <w:t>19</w:t>
        </w:r>
        <w:r w:rsidR="00C50BBC" w:rsidRPr="001A2B3D">
          <w:rPr>
            <w:noProof/>
            <w:webHidden/>
          </w:rPr>
          <w:fldChar w:fldCharType="end"/>
        </w:r>
      </w:hyperlink>
    </w:p>
    <w:p w14:paraId="45DCEF58" w14:textId="02FEEDDC"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3" w:history="1">
        <w:r w:rsidR="00C50BBC" w:rsidRPr="001A2B3D">
          <w:rPr>
            <w:rStyle w:val="Hyperlink"/>
            <w:noProof/>
          </w:rPr>
          <w:t>Abb. 11 ZABBIX US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3 \h </w:instrText>
        </w:r>
        <w:r w:rsidR="00C50BBC" w:rsidRPr="001A2B3D">
          <w:rPr>
            <w:noProof/>
            <w:webHidden/>
          </w:rPr>
        </w:r>
        <w:r w:rsidR="00C50BBC" w:rsidRPr="001A2B3D">
          <w:rPr>
            <w:noProof/>
            <w:webHidden/>
          </w:rPr>
          <w:fldChar w:fldCharType="separate"/>
        </w:r>
        <w:r w:rsidR="000052B8" w:rsidRPr="001A2B3D">
          <w:rPr>
            <w:noProof/>
            <w:webHidden/>
          </w:rPr>
          <w:t>20</w:t>
        </w:r>
        <w:r w:rsidR="00C50BBC" w:rsidRPr="001A2B3D">
          <w:rPr>
            <w:noProof/>
            <w:webHidden/>
          </w:rPr>
          <w:fldChar w:fldCharType="end"/>
        </w:r>
      </w:hyperlink>
    </w:p>
    <w:p w14:paraId="47D6CAD3" w14:textId="242ACF40"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4" w:history="1">
        <w:r w:rsidR="00C50BBC" w:rsidRPr="001A2B3D">
          <w:rPr>
            <w:rStyle w:val="Hyperlink"/>
            <w:noProof/>
          </w:rPr>
          <w:t>Abb. 12 ZABBIX LOW-LEVEL DISCOVERY RUL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4 \h </w:instrText>
        </w:r>
        <w:r w:rsidR="00C50BBC" w:rsidRPr="001A2B3D">
          <w:rPr>
            <w:noProof/>
            <w:webHidden/>
          </w:rPr>
        </w:r>
        <w:r w:rsidR="00C50BBC" w:rsidRPr="001A2B3D">
          <w:rPr>
            <w:noProof/>
            <w:webHidden/>
          </w:rPr>
          <w:fldChar w:fldCharType="separate"/>
        </w:r>
        <w:r w:rsidR="000052B8" w:rsidRPr="001A2B3D">
          <w:rPr>
            <w:noProof/>
            <w:webHidden/>
          </w:rPr>
          <w:t>20</w:t>
        </w:r>
        <w:r w:rsidR="00C50BBC" w:rsidRPr="001A2B3D">
          <w:rPr>
            <w:noProof/>
            <w:webHidden/>
          </w:rPr>
          <w:fldChar w:fldCharType="end"/>
        </w:r>
      </w:hyperlink>
    </w:p>
    <w:p w14:paraId="162FE1EA" w14:textId="32C69D1B"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5" w:history="1">
        <w:r w:rsidR="00C50BBC" w:rsidRPr="001A2B3D">
          <w:rPr>
            <w:rStyle w:val="Hyperlink"/>
            <w:noProof/>
          </w:rPr>
          <w:t>Abb. 13 GLEICHER AGENT ACTIVE UND PASSIV</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5 \h </w:instrText>
        </w:r>
        <w:r w:rsidR="00C50BBC" w:rsidRPr="001A2B3D">
          <w:rPr>
            <w:noProof/>
            <w:webHidden/>
          </w:rPr>
        </w:r>
        <w:r w:rsidR="00C50BBC" w:rsidRPr="001A2B3D">
          <w:rPr>
            <w:noProof/>
            <w:webHidden/>
          </w:rPr>
          <w:fldChar w:fldCharType="separate"/>
        </w:r>
        <w:r w:rsidR="000052B8" w:rsidRPr="001A2B3D">
          <w:rPr>
            <w:noProof/>
            <w:webHidden/>
          </w:rPr>
          <w:t>21</w:t>
        </w:r>
        <w:r w:rsidR="00C50BBC" w:rsidRPr="001A2B3D">
          <w:rPr>
            <w:noProof/>
            <w:webHidden/>
          </w:rPr>
          <w:fldChar w:fldCharType="end"/>
        </w:r>
      </w:hyperlink>
    </w:p>
    <w:p w14:paraId="45FA78A4" w14:textId="12961546"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6" w:history="1">
        <w:r w:rsidR="00C50BBC" w:rsidRPr="001A2B3D">
          <w:rPr>
            <w:rStyle w:val="Hyperlink"/>
            <w:noProof/>
          </w:rPr>
          <w:t xml:space="preserve">Abb. 14 DIDACTUM MONITORING SYSTEM 500 II </w:t>
        </w:r>
        <w:r w:rsidR="00C50BBC" w:rsidRPr="001A2B3D">
          <w:rPr>
            <w:rStyle w:val="Hyperlink"/>
            <w:rFonts w:cs="Arial"/>
            <w:noProof/>
          </w:rPr>
          <w:t>[25]</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6 \h </w:instrText>
        </w:r>
        <w:r w:rsidR="00C50BBC" w:rsidRPr="001A2B3D">
          <w:rPr>
            <w:noProof/>
            <w:webHidden/>
          </w:rPr>
        </w:r>
        <w:r w:rsidR="00C50BBC" w:rsidRPr="001A2B3D">
          <w:rPr>
            <w:noProof/>
            <w:webHidden/>
          </w:rPr>
          <w:fldChar w:fldCharType="separate"/>
        </w:r>
        <w:r w:rsidR="000052B8" w:rsidRPr="001A2B3D">
          <w:rPr>
            <w:noProof/>
            <w:webHidden/>
          </w:rPr>
          <w:t>22</w:t>
        </w:r>
        <w:r w:rsidR="00C50BBC" w:rsidRPr="001A2B3D">
          <w:rPr>
            <w:noProof/>
            <w:webHidden/>
          </w:rPr>
          <w:fldChar w:fldCharType="end"/>
        </w:r>
      </w:hyperlink>
    </w:p>
    <w:p w14:paraId="34F312FB" w14:textId="73099EEA"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7" w:history="1">
        <w:r w:rsidR="00C50BBC" w:rsidRPr="001A2B3D">
          <w:rPr>
            <w:rStyle w:val="Hyperlink"/>
            <w:noProof/>
          </w:rPr>
          <w:t xml:space="preserve">Abb. 15 DIDACTUM TEMPERATUE SENSOR </w:t>
        </w:r>
        <w:r w:rsidR="00C50BBC" w:rsidRPr="001A2B3D">
          <w:rPr>
            <w:rStyle w:val="Hyperlink"/>
            <w:rFonts w:cs="Arial"/>
            <w:noProof/>
          </w:rPr>
          <w:t>[27]</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7 \h </w:instrText>
        </w:r>
        <w:r w:rsidR="00C50BBC" w:rsidRPr="001A2B3D">
          <w:rPr>
            <w:noProof/>
            <w:webHidden/>
          </w:rPr>
        </w:r>
        <w:r w:rsidR="00C50BBC" w:rsidRPr="001A2B3D">
          <w:rPr>
            <w:noProof/>
            <w:webHidden/>
          </w:rPr>
          <w:fldChar w:fldCharType="separate"/>
        </w:r>
        <w:r w:rsidR="000052B8" w:rsidRPr="001A2B3D">
          <w:rPr>
            <w:noProof/>
            <w:webHidden/>
          </w:rPr>
          <w:t>22</w:t>
        </w:r>
        <w:r w:rsidR="00C50BBC" w:rsidRPr="001A2B3D">
          <w:rPr>
            <w:noProof/>
            <w:webHidden/>
          </w:rPr>
          <w:fldChar w:fldCharType="end"/>
        </w:r>
      </w:hyperlink>
    </w:p>
    <w:p w14:paraId="6C2BF422" w14:textId="68F59A7C"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8" w:history="1">
        <w:r w:rsidR="00C50BBC" w:rsidRPr="001A2B3D">
          <w:rPr>
            <w:rStyle w:val="Hyperlink"/>
            <w:noProof/>
          </w:rPr>
          <w:t xml:space="preserve">Abb. 16 CONTAINER </w:t>
        </w:r>
        <w:r w:rsidR="00C50BBC" w:rsidRPr="001A2B3D">
          <w:rPr>
            <w:rStyle w:val="Hyperlink"/>
            <w:rFonts w:cs="Arial"/>
            <w:noProof/>
          </w:rPr>
          <w:t>[28]</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8 \h </w:instrText>
        </w:r>
        <w:r w:rsidR="00C50BBC" w:rsidRPr="001A2B3D">
          <w:rPr>
            <w:noProof/>
            <w:webHidden/>
          </w:rPr>
        </w:r>
        <w:r w:rsidR="00C50BBC" w:rsidRPr="001A2B3D">
          <w:rPr>
            <w:noProof/>
            <w:webHidden/>
          </w:rPr>
          <w:fldChar w:fldCharType="separate"/>
        </w:r>
        <w:r w:rsidR="000052B8" w:rsidRPr="001A2B3D">
          <w:rPr>
            <w:noProof/>
            <w:webHidden/>
          </w:rPr>
          <w:t>23</w:t>
        </w:r>
        <w:r w:rsidR="00C50BBC" w:rsidRPr="001A2B3D">
          <w:rPr>
            <w:noProof/>
            <w:webHidden/>
          </w:rPr>
          <w:fldChar w:fldCharType="end"/>
        </w:r>
      </w:hyperlink>
    </w:p>
    <w:p w14:paraId="6D41AB18" w14:textId="469D1AC7"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49" w:history="1">
        <w:r w:rsidR="00C50BBC" w:rsidRPr="001A2B3D">
          <w:rPr>
            <w:rStyle w:val="Hyperlink"/>
            <w:noProof/>
          </w:rPr>
          <w:t>Abb. 17 DOCKER CONTAIN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9 \h </w:instrText>
        </w:r>
        <w:r w:rsidR="00C50BBC" w:rsidRPr="001A2B3D">
          <w:rPr>
            <w:noProof/>
            <w:webHidden/>
          </w:rPr>
        </w:r>
        <w:r w:rsidR="00C50BBC" w:rsidRPr="001A2B3D">
          <w:rPr>
            <w:noProof/>
            <w:webHidden/>
          </w:rPr>
          <w:fldChar w:fldCharType="separate"/>
        </w:r>
        <w:r w:rsidR="000052B8" w:rsidRPr="001A2B3D">
          <w:rPr>
            <w:noProof/>
            <w:webHidden/>
          </w:rPr>
          <w:t>23</w:t>
        </w:r>
        <w:r w:rsidR="00C50BBC" w:rsidRPr="001A2B3D">
          <w:rPr>
            <w:noProof/>
            <w:webHidden/>
          </w:rPr>
          <w:fldChar w:fldCharType="end"/>
        </w:r>
      </w:hyperlink>
    </w:p>
    <w:p w14:paraId="0B4DA38B" w14:textId="20D1451B"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0" w:history="1">
        <w:r w:rsidR="00C50BBC" w:rsidRPr="001A2B3D">
          <w:rPr>
            <w:rStyle w:val="Hyperlink"/>
            <w:noProof/>
          </w:rPr>
          <w:t>Abb. 18 TEMPERATURVERLAUF EINES SENSORS IN ZABBIX</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0 \h </w:instrText>
        </w:r>
        <w:r w:rsidR="00C50BBC" w:rsidRPr="001A2B3D">
          <w:rPr>
            <w:noProof/>
            <w:webHidden/>
          </w:rPr>
        </w:r>
        <w:r w:rsidR="00C50BBC" w:rsidRPr="001A2B3D">
          <w:rPr>
            <w:noProof/>
            <w:webHidden/>
          </w:rPr>
          <w:fldChar w:fldCharType="separate"/>
        </w:r>
        <w:r w:rsidR="000052B8" w:rsidRPr="001A2B3D">
          <w:rPr>
            <w:noProof/>
            <w:webHidden/>
          </w:rPr>
          <w:t>24</w:t>
        </w:r>
        <w:r w:rsidR="00C50BBC" w:rsidRPr="001A2B3D">
          <w:rPr>
            <w:noProof/>
            <w:webHidden/>
          </w:rPr>
          <w:fldChar w:fldCharType="end"/>
        </w:r>
      </w:hyperlink>
    </w:p>
    <w:p w14:paraId="3C87CDA9" w14:textId="2EA45137"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1" w:history="1">
        <w:r w:rsidR="00C50BBC" w:rsidRPr="001A2B3D">
          <w:rPr>
            <w:rStyle w:val="Hyperlink"/>
            <w:noProof/>
          </w:rPr>
          <w:t>Abb. 19 ALARM UND ENTWARNUNG IM SOFORTNACHRICHTENDIENST</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1 \h </w:instrText>
        </w:r>
        <w:r w:rsidR="00C50BBC" w:rsidRPr="001A2B3D">
          <w:rPr>
            <w:noProof/>
            <w:webHidden/>
          </w:rPr>
        </w:r>
        <w:r w:rsidR="00C50BBC" w:rsidRPr="001A2B3D">
          <w:rPr>
            <w:noProof/>
            <w:webHidden/>
          </w:rPr>
          <w:fldChar w:fldCharType="separate"/>
        </w:r>
        <w:r w:rsidR="000052B8" w:rsidRPr="001A2B3D">
          <w:rPr>
            <w:noProof/>
            <w:webHidden/>
          </w:rPr>
          <w:t>24</w:t>
        </w:r>
        <w:r w:rsidR="00C50BBC" w:rsidRPr="001A2B3D">
          <w:rPr>
            <w:noProof/>
            <w:webHidden/>
          </w:rPr>
          <w:fldChar w:fldCharType="end"/>
        </w:r>
      </w:hyperlink>
    </w:p>
    <w:p w14:paraId="40E98EC8" w14:textId="6EBD38BB"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2" w:history="1">
        <w:r w:rsidR="00C50BBC" w:rsidRPr="001A2B3D">
          <w:rPr>
            <w:rStyle w:val="Hyperlink"/>
            <w:noProof/>
          </w:rPr>
          <w:t>Abb. 20 ZABBIX DOCKER DATEIE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2 \h </w:instrText>
        </w:r>
        <w:r w:rsidR="00C50BBC" w:rsidRPr="001A2B3D">
          <w:rPr>
            <w:noProof/>
            <w:webHidden/>
          </w:rPr>
        </w:r>
        <w:r w:rsidR="00C50BBC" w:rsidRPr="001A2B3D">
          <w:rPr>
            <w:noProof/>
            <w:webHidden/>
          </w:rPr>
          <w:fldChar w:fldCharType="separate"/>
        </w:r>
        <w:r w:rsidR="000052B8" w:rsidRPr="001A2B3D">
          <w:rPr>
            <w:noProof/>
            <w:webHidden/>
          </w:rPr>
          <w:t>25</w:t>
        </w:r>
        <w:r w:rsidR="00C50BBC" w:rsidRPr="001A2B3D">
          <w:rPr>
            <w:noProof/>
            <w:webHidden/>
          </w:rPr>
          <w:fldChar w:fldCharType="end"/>
        </w:r>
      </w:hyperlink>
    </w:p>
    <w:p w14:paraId="5B1765F2" w14:textId="7853E9AC"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3" w:history="1">
        <w:r w:rsidR="00C50BBC" w:rsidRPr="001A2B3D">
          <w:rPr>
            <w:rStyle w:val="Hyperlink"/>
            <w:noProof/>
          </w:rPr>
          <w:t>Abb. 21 ZABBIX IN DOCK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3 \h </w:instrText>
        </w:r>
        <w:r w:rsidR="00C50BBC" w:rsidRPr="001A2B3D">
          <w:rPr>
            <w:noProof/>
            <w:webHidden/>
          </w:rPr>
        </w:r>
        <w:r w:rsidR="00C50BBC" w:rsidRPr="001A2B3D">
          <w:rPr>
            <w:noProof/>
            <w:webHidden/>
          </w:rPr>
          <w:fldChar w:fldCharType="separate"/>
        </w:r>
        <w:r w:rsidR="000052B8" w:rsidRPr="001A2B3D">
          <w:rPr>
            <w:noProof/>
            <w:webHidden/>
          </w:rPr>
          <w:t>25</w:t>
        </w:r>
        <w:r w:rsidR="00C50BBC" w:rsidRPr="001A2B3D">
          <w:rPr>
            <w:noProof/>
            <w:webHidden/>
          </w:rPr>
          <w:fldChar w:fldCharType="end"/>
        </w:r>
      </w:hyperlink>
    </w:p>
    <w:p w14:paraId="2BAEE635" w14:textId="7BDEA3D2"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4" w:history="1">
        <w:r w:rsidR="00C50BBC" w:rsidRPr="001A2B3D">
          <w:rPr>
            <w:rStyle w:val="Hyperlink"/>
            <w:noProof/>
          </w:rPr>
          <w:t>Abb. 22 DOCKER ZABBIX MIT AGENT INSTALLATIO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4 \h </w:instrText>
        </w:r>
        <w:r w:rsidR="00C50BBC" w:rsidRPr="001A2B3D">
          <w:rPr>
            <w:noProof/>
            <w:webHidden/>
          </w:rPr>
        </w:r>
        <w:r w:rsidR="00C50BBC" w:rsidRPr="001A2B3D">
          <w:rPr>
            <w:noProof/>
            <w:webHidden/>
          </w:rPr>
          <w:fldChar w:fldCharType="separate"/>
        </w:r>
        <w:r w:rsidR="000052B8" w:rsidRPr="001A2B3D">
          <w:rPr>
            <w:noProof/>
            <w:webHidden/>
          </w:rPr>
          <w:t>26</w:t>
        </w:r>
        <w:r w:rsidR="00C50BBC" w:rsidRPr="001A2B3D">
          <w:rPr>
            <w:noProof/>
            <w:webHidden/>
          </w:rPr>
          <w:fldChar w:fldCharType="end"/>
        </w:r>
      </w:hyperlink>
    </w:p>
    <w:p w14:paraId="6FC24B4E" w14:textId="51A0E211"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5" w:history="1">
        <w:r w:rsidR="00C50BBC" w:rsidRPr="001A2B3D">
          <w:rPr>
            <w:rStyle w:val="Hyperlink"/>
            <w:noProof/>
          </w:rPr>
          <w:t>Abb. 23 DIDACTUM EINSTELLUNGE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5 \h </w:instrText>
        </w:r>
        <w:r w:rsidR="00C50BBC" w:rsidRPr="001A2B3D">
          <w:rPr>
            <w:noProof/>
            <w:webHidden/>
          </w:rPr>
        </w:r>
        <w:r w:rsidR="00C50BBC" w:rsidRPr="001A2B3D">
          <w:rPr>
            <w:noProof/>
            <w:webHidden/>
          </w:rPr>
          <w:fldChar w:fldCharType="separate"/>
        </w:r>
        <w:r w:rsidR="000052B8" w:rsidRPr="001A2B3D">
          <w:rPr>
            <w:noProof/>
            <w:webHidden/>
          </w:rPr>
          <w:t>27</w:t>
        </w:r>
        <w:r w:rsidR="00C50BBC" w:rsidRPr="001A2B3D">
          <w:rPr>
            <w:noProof/>
            <w:webHidden/>
          </w:rPr>
          <w:fldChar w:fldCharType="end"/>
        </w:r>
      </w:hyperlink>
    </w:p>
    <w:p w14:paraId="0BCFD731" w14:textId="385BE3F1"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6" w:history="1">
        <w:r w:rsidR="00C50BBC" w:rsidRPr="001A2B3D">
          <w:rPr>
            <w:rStyle w:val="Hyperlink"/>
            <w:noProof/>
          </w:rPr>
          <w:t>Abb. 24 DIDACTUM SYSTEMBAU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6 \h </w:instrText>
        </w:r>
        <w:r w:rsidR="00C50BBC" w:rsidRPr="001A2B3D">
          <w:rPr>
            <w:noProof/>
            <w:webHidden/>
          </w:rPr>
        </w:r>
        <w:r w:rsidR="00C50BBC" w:rsidRPr="001A2B3D">
          <w:rPr>
            <w:noProof/>
            <w:webHidden/>
          </w:rPr>
          <w:fldChar w:fldCharType="separate"/>
        </w:r>
        <w:r w:rsidR="000052B8" w:rsidRPr="001A2B3D">
          <w:rPr>
            <w:noProof/>
            <w:webHidden/>
          </w:rPr>
          <w:t>27</w:t>
        </w:r>
        <w:r w:rsidR="00C50BBC" w:rsidRPr="001A2B3D">
          <w:rPr>
            <w:noProof/>
            <w:webHidden/>
          </w:rPr>
          <w:fldChar w:fldCharType="end"/>
        </w:r>
      </w:hyperlink>
    </w:p>
    <w:p w14:paraId="3F7F1CFC" w14:textId="3112C91E"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7" w:history="1">
        <w:r w:rsidR="00C50BBC" w:rsidRPr="001A2B3D">
          <w:rPr>
            <w:rStyle w:val="Hyperlink"/>
            <w:noProof/>
          </w:rPr>
          <w:t>Abb. 25 VERLINKTES TEMPLAT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7 \h </w:instrText>
        </w:r>
        <w:r w:rsidR="00C50BBC" w:rsidRPr="001A2B3D">
          <w:rPr>
            <w:noProof/>
            <w:webHidden/>
          </w:rPr>
        </w:r>
        <w:r w:rsidR="00C50BBC" w:rsidRPr="001A2B3D">
          <w:rPr>
            <w:noProof/>
            <w:webHidden/>
          </w:rPr>
          <w:fldChar w:fldCharType="separate"/>
        </w:r>
        <w:r w:rsidR="000052B8" w:rsidRPr="001A2B3D">
          <w:rPr>
            <w:noProof/>
            <w:webHidden/>
          </w:rPr>
          <w:t>28</w:t>
        </w:r>
        <w:r w:rsidR="00C50BBC" w:rsidRPr="001A2B3D">
          <w:rPr>
            <w:noProof/>
            <w:webHidden/>
          </w:rPr>
          <w:fldChar w:fldCharType="end"/>
        </w:r>
      </w:hyperlink>
    </w:p>
    <w:p w14:paraId="0A87D381" w14:textId="5F9F995C"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8" w:history="1">
        <w:r w:rsidR="00C50BBC" w:rsidRPr="001A2B3D">
          <w:rPr>
            <w:rStyle w:val="Hyperlink"/>
            <w:noProof/>
          </w:rPr>
          <w:t>Abb. 26 ZABBIX AUTOREGISTRATION ACTIO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8 \h </w:instrText>
        </w:r>
        <w:r w:rsidR="00C50BBC" w:rsidRPr="001A2B3D">
          <w:rPr>
            <w:noProof/>
            <w:webHidden/>
          </w:rPr>
        </w:r>
        <w:r w:rsidR="00C50BBC" w:rsidRPr="001A2B3D">
          <w:rPr>
            <w:noProof/>
            <w:webHidden/>
          </w:rPr>
          <w:fldChar w:fldCharType="separate"/>
        </w:r>
        <w:r w:rsidR="000052B8" w:rsidRPr="001A2B3D">
          <w:rPr>
            <w:noProof/>
            <w:webHidden/>
          </w:rPr>
          <w:t>29</w:t>
        </w:r>
        <w:r w:rsidR="00C50BBC" w:rsidRPr="001A2B3D">
          <w:rPr>
            <w:noProof/>
            <w:webHidden/>
          </w:rPr>
          <w:fldChar w:fldCharType="end"/>
        </w:r>
      </w:hyperlink>
    </w:p>
    <w:p w14:paraId="17C9BB2E" w14:textId="771A956E"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59" w:history="1">
        <w:r w:rsidR="00C50BBC" w:rsidRPr="001A2B3D">
          <w:rPr>
            <w:rStyle w:val="Hyperlink"/>
            <w:noProof/>
          </w:rPr>
          <w:t>Abb. 27 ZABBIX DISCOVERY RUL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9 \h </w:instrText>
        </w:r>
        <w:r w:rsidR="00C50BBC" w:rsidRPr="001A2B3D">
          <w:rPr>
            <w:noProof/>
            <w:webHidden/>
          </w:rPr>
        </w:r>
        <w:r w:rsidR="00C50BBC" w:rsidRPr="001A2B3D">
          <w:rPr>
            <w:noProof/>
            <w:webHidden/>
          </w:rPr>
          <w:fldChar w:fldCharType="separate"/>
        </w:r>
        <w:r w:rsidR="000052B8" w:rsidRPr="001A2B3D">
          <w:rPr>
            <w:noProof/>
            <w:webHidden/>
          </w:rPr>
          <w:t>30</w:t>
        </w:r>
        <w:r w:rsidR="00C50BBC" w:rsidRPr="001A2B3D">
          <w:rPr>
            <w:noProof/>
            <w:webHidden/>
          </w:rPr>
          <w:fldChar w:fldCharType="end"/>
        </w:r>
      </w:hyperlink>
    </w:p>
    <w:p w14:paraId="311E99D8" w14:textId="250B3AD5"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0" w:history="1">
        <w:r w:rsidR="00C50BBC" w:rsidRPr="001A2B3D">
          <w:rPr>
            <w:rStyle w:val="Hyperlink"/>
            <w:noProof/>
          </w:rPr>
          <w:t>Abb. 28 ZABBIX TRIGG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0 \h </w:instrText>
        </w:r>
        <w:r w:rsidR="00C50BBC" w:rsidRPr="001A2B3D">
          <w:rPr>
            <w:noProof/>
            <w:webHidden/>
          </w:rPr>
        </w:r>
        <w:r w:rsidR="00C50BBC" w:rsidRPr="001A2B3D">
          <w:rPr>
            <w:noProof/>
            <w:webHidden/>
          </w:rPr>
          <w:fldChar w:fldCharType="separate"/>
        </w:r>
        <w:r w:rsidR="000052B8" w:rsidRPr="001A2B3D">
          <w:rPr>
            <w:noProof/>
            <w:webHidden/>
          </w:rPr>
          <w:t>31</w:t>
        </w:r>
        <w:r w:rsidR="00C50BBC" w:rsidRPr="001A2B3D">
          <w:rPr>
            <w:noProof/>
            <w:webHidden/>
          </w:rPr>
          <w:fldChar w:fldCharType="end"/>
        </w:r>
      </w:hyperlink>
    </w:p>
    <w:p w14:paraId="7E00CDE7" w14:textId="3F8232D8"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1" w:history="1">
        <w:r w:rsidR="00C50BBC" w:rsidRPr="001A2B3D">
          <w:rPr>
            <w:rStyle w:val="Hyperlink"/>
            <w:noProof/>
          </w:rPr>
          <w:t>Abb. 29 ZABBIX NACHRICHT TEMPLAT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1 \h </w:instrText>
        </w:r>
        <w:r w:rsidR="00C50BBC" w:rsidRPr="001A2B3D">
          <w:rPr>
            <w:noProof/>
            <w:webHidden/>
          </w:rPr>
        </w:r>
        <w:r w:rsidR="00C50BBC" w:rsidRPr="001A2B3D">
          <w:rPr>
            <w:noProof/>
            <w:webHidden/>
          </w:rPr>
          <w:fldChar w:fldCharType="separate"/>
        </w:r>
        <w:r w:rsidR="000052B8" w:rsidRPr="001A2B3D">
          <w:rPr>
            <w:noProof/>
            <w:webHidden/>
          </w:rPr>
          <w:t>32</w:t>
        </w:r>
        <w:r w:rsidR="00C50BBC" w:rsidRPr="001A2B3D">
          <w:rPr>
            <w:noProof/>
            <w:webHidden/>
          </w:rPr>
          <w:fldChar w:fldCharType="end"/>
        </w:r>
      </w:hyperlink>
    </w:p>
    <w:p w14:paraId="7FE82055" w14:textId="790DB87C"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2" w:history="1">
        <w:r w:rsidR="00C50BBC" w:rsidRPr="001A2B3D">
          <w:rPr>
            <w:rStyle w:val="Hyperlink"/>
            <w:noProof/>
          </w:rPr>
          <w:t>Abb. 30 DISCORD WARNUNG</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2 \h </w:instrText>
        </w:r>
        <w:r w:rsidR="00C50BBC" w:rsidRPr="001A2B3D">
          <w:rPr>
            <w:noProof/>
            <w:webHidden/>
          </w:rPr>
        </w:r>
        <w:r w:rsidR="00C50BBC" w:rsidRPr="001A2B3D">
          <w:rPr>
            <w:noProof/>
            <w:webHidden/>
          </w:rPr>
          <w:fldChar w:fldCharType="separate"/>
        </w:r>
        <w:r w:rsidR="000052B8" w:rsidRPr="001A2B3D">
          <w:rPr>
            <w:noProof/>
            <w:webHidden/>
          </w:rPr>
          <w:t>32</w:t>
        </w:r>
        <w:r w:rsidR="00C50BBC" w:rsidRPr="001A2B3D">
          <w:rPr>
            <w:noProof/>
            <w:webHidden/>
          </w:rPr>
          <w:fldChar w:fldCharType="end"/>
        </w:r>
      </w:hyperlink>
    </w:p>
    <w:p w14:paraId="072D622E" w14:textId="16995803"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3" w:history="1">
        <w:r w:rsidR="00C50BBC" w:rsidRPr="001A2B3D">
          <w:rPr>
            <w:rStyle w:val="Hyperlink"/>
            <w:noProof/>
          </w:rPr>
          <w:t xml:space="preserve">Abb. 31 TEMPERATUR- UND FEUCHTIGKEITSBEREICH </w:t>
        </w:r>
        <w:r w:rsidR="00C50BBC" w:rsidRPr="001A2B3D">
          <w:rPr>
            <w:rStyle w:val="Hyperlink"/>
            <w:rFonts w:cs="Arial"/>
            <w:noProof/>
          </w:rPr>
          <w:t>[32]</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3 \h </w:instrText>
        </w:r>
        <w:r w:rsidR="00C50BBC" w:rsidRPr="001A2B3D">
          <w:rPr>
            <w:noProof/>
            <w:webHidden/>
          </w:rPr>
        </w:r>
        <w:r w:rsidR="00C50BBC" w:rsidRPr="001A2B3D">
          <w:rPr>
            <w:noProof/>
            <w:webHidden/>
          </w:rPr>
          <w:fldChar w:fldCharType="separate"/>
        </w:r>
        <w:r w:rsidR="000052B8" w:rsidRPr="001A2B3D">
          <w:rPr>
            <w:noProof/>
            <w:webHidden/>
          </w:rPr>
          <w:t>33</w:t>
        </w:r>
        <w:r w:rsidR="00C50BBC" w:rsidRPr="001A2B3D">
          <w:rPr>
            <w:noProof/>
            <w:webHidden/>
          </w:rPr>
          <w:fldChar w:fldCharType="end"/>
        </w:r>
      </w:hyperlink>
    </w:p>
    <w:p w14:paraId="731C3794" w14:textId="00A8FE4E"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4" w:history="1">
        <w:r w:rsidR="00C50BBC" w:rsidRPr="001A2B3D">
          <w:rPr>
            <w:rStyle w:val="Hyperlink"/>
            <w:noProof/>
          </w:rPr>
          <w:t xml:space="preserve">Abb. 32 ZABBIX MAP BSP.1 </w:t>
        </w:r>
        <w:r w:rsidR="00C50BBC" w:rsidRPr="001A2B3D">
          <w:rPr>
            <w:rStyle w:val="Hyperlink"/>
            <w:rFonts w:cs="Arial"/>
            <w:noProof/>
          </w:rPr>
          <w:t>[34]</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4 \h </w:instrText>
        </w:r>
        <w:r w:rsidR="00C50BBC" w:rsidRPr="001A2B3D">
          <w:rPr>
            <w:noProof/>
            <w:webHidden/>
          </w:rPr>
        </w:r>
        <w:r w:rsidR="00C50BBC" w:rsidRPr="001A2B3D">
          <w:rPr>
            <w:noProof/>
            <w:webHidden/>
          </w:rPr>
          <w:fldChar w:fldCharType="separate"/>
        </w:r>
        <w:r w:rsidR="000052B8" w:rsidRPr="001A2B3D">
          <w:rPr>
            <w:noProof/>
            <w:webHidden/>
          </w:rPr>
          <w:t>36</w:t>
        </w:r>
        <w:r w:rsidR="00C50BBC" w:rsidRPr="001A2B3D">
          <w:rPr>
            <w:noProof/>
            <w:webHidden/>
          </w:rPr>
          <w:fldChar w:fldCharType="end"/>
        </w:r>
      </w:hyperlink>
    </w:p>
    <w:p w14:paraId="1C8D23CD" w14:textId="5DE0ABDC"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5" w:history="1">
        <w:r w:rsidR="00C50BBC" w:rsidRPr="001A2B3D">
          <w:rPr>
            <w:rStyle w:val="Hyperlink"/>
            <w:noProof/>
          </w:rPr>
          <w:t xml:space="preserve">Abb. 33 ZABBIX MAP BSP.2 </w:t>
        </w:r>
        <w:r w:rsidR="00C50BBC" w:rsidRPr="001A2B3D">
          <w:rPr>
            <w:rStyle w:val="Hyperlink"/>
            <w:rFonts w:cs="Arial"/>
            <w:noProof/>
          </w:rPr>
          <w:t>[35]</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5 \h </w:instrText>
        </w:r>
        <w:r w:rsidR="00C50BBC" w:rsidRPr="001A2B3D">
          <w:rPr>
            <w:noProof/>
            <w:webHidden/>
          </w:rPr>
        </w:r>
        <w:r w:rsidR="00C50BBC" w:rsidRPr="001A2B3D">
          <w:rPr>
            <w:noProof/>
            <w:webHidden/>
          </w:rPr>
          <w:fldChar w:fldCharType="separate"/>
        </w:r>
        <w:r w:rsidR="000052B8" w:rsidRPr="001A2B3D">
          <w:rPr>
            <w:noProof/>
            <w:webHidden/>
          </w:rPr>
          <w:t>37</w:t>
        </w:r>
        <w:r w:rsidR="00C50BBC" w:rsidRPr="001A2B3D">
          <w:rPr>
            <w:noProof/>
            <w:webHidden/>
          </w:rPr>
          <w:fldChar w:fldCharType="end"/>
        </w:r>
      </w:hyperlink>
    </w:p>
    <w:p w14:paraId="7FF3DFAA" w14:textId="6DA32CD6"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7" w:name="_Toc94454061"/>
      <w:bookmarkStart w:id="8" w:name="_Toc102660225"/>
      <w:r w:rsidRPr="001A2B3D">
        <w:lastRenderedPageBreak/>
        <w:t>Tabellenverzeichnis</w:t>
      </w:r>
      <w:bookmarkEnd w:id="7"/>
      <w:bookmarkEnd w:id="8"/>
    </w:p>
    <w:p w14:paraId="42BC1AD3" w14:textId="748ACBB1" w:rsidR="00C50BBC" w:rsidRPr="001A2B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94458966" w:history="1">
        <w:r w:rsidR="00C50BBC" w:rsidRPr="001A2B3D">
          <w:rPr>
            <w:rStyle w:val="Hyperlink"/>
            <w:noProof/>
          </w:rPr>
          <w:t xml:space="preserve">TABELLE I  ARP </w:t>
        </w:r>
        <w:r w:rsidR="00C50BBC" w:rsidRPr="001A2B3D">
          <w:rPr>
            <w:rStyle w:val="Hyperlink"/>
            <w:rFonts w:cs="Arial"/>
            <w:noProof/>
          </w:rPr>
          <w:t>[21]</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6 \h </w:instrText>
        </w:r>
        <w:r w:rsidR="00C50BBC" w:rsidRPr="001A2B3D">
          <w:rPr>
            <w:noProof/>
            <w:webHidden/>
          </w:rPr>
        </w:r>
        <w:r w:rsidR="00C50BBC" w:rsidRPr="001A2B3D">
          <w:rPr>
            <w:noProof/>
            <w:webHidden/>
          </w:rPr>
          <w:fldChar w:fldCharType="separate"/>
        </w:r>
        <w:r w:rsidR="000052B8" w:rsidRPr="001A2B3D">
          <w:rPr>
            <w:noProof/>
            <w:webHidden/>
          </w:rPr>
          <w:t>12</w:t>
        </w:r>
        <w:r w:rsidR="00C50BBC" w:rsidRPr="001A2B3D">
          <w:rPr>
            <w:noProof/>
            <w:webHidden/>
          </w:rPr>
          <w:fldChar w:fldCharType="end"/>
        </w:r>
      </w:hyperlink>
    </w:p>
    <w:p w14:paraId="455DD5BC" w14:textId="44CDB0E3"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7" w:history="1">
        <w:r w:rsidR="00C50BBC" w:rsidRPr="001A2B3D">
          <w:rPr>
            <w:rStyle w:val="Hyperlink"/>
            <w:noProof/>
          </w:rPr>
          <w:t xml:space="preserve">TABELLE II  SNMP </w:t>
        </w:r>
        <w:r w:rsidR="00C50BBC" w:rsidRPr="001A2B3D">
          <w:rPr>
            <w:rStyle w:val="Hyperlink"/>
            <w:rFonts w:cs="Arial"/>
            <w:noProof/>
          </w:rPr>
          <w:t>[21]</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7 \h </w:instrText>
        </w:r>
        <w:r w:rsidR="00C50BBC" w:rsidRPr="001A2B3D">
          <w:rPr>
            <w:noProof/>
            <w:webHidden/>
          </w:rPr>
        </w:r>
        <w:r w:rsidR="00C50BBC" w:rsidRPr="001A2B3D">
          <w:rPr>
            <w:noProof/>
            <w:webHidden/>
          </w:rPr>
          <w:fldChar w:fldCharType="separate"/>
        </w:r>
        <w:r w:rsidR="000052B8" w:rsidRPr="001A2B3D">
          <w:rPr>
            <w:noProof/>
            <w:webHidden/>
          </w:rPr>
          <w:t>13</w:t>
        </w:r>
        <w:r w:rsidR="00C50BBC" w:rsidRPr="001A2B3D">
          <w:rPr>
            <w:noProof/>
            <w:webHidden/>
          </w:rPr>
          <w:fldChar w:fldCharType="end"/>
        </w:r>
      </w:hyperlink>
    </w:p>
    <w:p w14:paraId="3BDD7945" w14:textId="1E1E138E" w:rsidR="00C50BBC" w:rsidRPr="001A2B3D" w:rsidRDefault="009D4970">
      <w:pPr>
        <w:pStyle w:val="Abbildungsverzeichnis"/>
        <w:tabs>
          <w:tab w:val="right" w:pos="8494"/>
        </w:tabs>
        <w:rPr>
          <w:rFonts w:asciiTheme="minorHAnsi" w:eastAsiaTheme="minorEastAsia" w:hAnsiTheme="minorHAnsi"/>
          <w:noProof/>
          <w:lang w:eastAsia="de-DE"/>
        </w:rPr>
      </w:pPr>
      <w:hyperlink w:anchor="_Toc94458968" w:history="1">
        <w:r w:rsidR="00C50BBC" w:rsidRPr="001A2B3D">
          <w:rPr>
            <w:rStyle w:val="Hyperlink"/>
            <w:noProof/>
          </w:rPr>
          <w:t xml:space="preserve">TABELLE III ZABBIX ITEMS </w:t>
        </w:r>
        <w:r w:rsidR="00C50BBC" w:rsidRPr="001A2B3D">
          <w:rPr>
            <w:rStyle w:val="Hyperlink"/>
            <w:rFonts w:cs="Arial"/>
            <w:noProof/>
          </w:rPr>
          <w:t>[24, Teil 7.2.3]</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8 \h </w:instrText>
        </w:r>
        <w:r w:rsidR="00C50BBC" w:rsidRPr="001A2B3D">
          <w:rPr>
            <w:noProof/>
            <w:webHidden/>
          </w:rPr>
        </w:r>
        <w:r w:rsidR="00C50BBC" w:rsidRPr="001A2B3D">
          <w:rPr>
            <w:noProof/>
            <w:webHidden/>
          </w:rPr>
          <w:fldChar w:fldCharType="separate"/>
        </w:r>
        <w:r w:rsidR="000052B8" w:rsidRPr="001A2B3D">
          <w:rPr>
            <w:noProof/>
            <w:webHidden/>
          </w:rPr>
          <w:t>17</w:t>
        </w:r>
        <w:r w:rsidR="00C50BBC" w:rsidRPr="001A2B3D">
          <w:rPr>
            <w:noProof/>
            <w:webHidden/>
          </w:rPr>
          <w:fldChar w:fldCharType="end"/>
        </w:r>
      </w:hyperlink>
    </w:p>
    <w:p w14:paraId="253E8D2F" w14:textId="3A821C17" w:rsidR="00DF26D4" w:rsidRPr="001A2B3D" w:rsidRDefault="004D5F1B" w:rsidP="00FE3573">
      <w:r w:rsidRPr="001A2B3D">
        <w:fldChar w:fldCharType="end"/>
      </w:r>
    </w:p>
    <w:sectPr w:rsidR="00DF26D4" w:rsidRPr="001A2B3D" w:rsidSect="00CC0F92">
      <w:headerReference w:type="default" r:id="rId1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DB3FC" w14:textId="77777777" w:rsidR="009D4970" w:rsidRDefault="009D4970" w:rsidP="00FE3573">
      <w:r>
        <w:separator/>
      </w:r>
    </w:p>
  </w:endnote>
  <w:endnote w:type="continuationSeparator" w:id="0">
    <w:p w14:paraId="03BD07DB" w14:textId="77777777" w:rsidR="009D4970" w:rsidRDefault="009D4970"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D0544" w14:textId="77777777" w:rsidR="009D4970" w:rsidRDefault="009D4970" w:rsidP="00FE3573">
      <w:r>
        <w:separator/>
      </w:r>
    </w:p>
  </w:footnote>
  <w:footnote w:type="continuationSeparator" w:id="0">
    <w:p w14:paraId="51EE7FA9" w14:textId="77777777" w:rsidR="009D4970" w:rsidRDefault="009D4970"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7876"/>
    <w:rsid w:val="000402BF"/>
    <w:rsid w:val="00043F95"/>
    <w:rsid w:val="00056B29"/>
    <w:rsid w:val="00063AC6"/>
    <w:rsid w:val="00071772"/>
    <w:rsid w:val="000912E5"/>
    <w:rsid w:val="0009178D"/>
    <w:rsid w:val="00095037"/>
    <w:rsid w:val="000B1829"/>
    <w:rsid w:val="000D1302"/>
    <w:rsid w:val="000E67AC"/>
    <w:rsid w:val="00107605"/>
    <w:rsid w:val="00110F2A"/>
    <w:rsid w:val="00113E83"/>
    <w:rsid w:val="00116AC7"/>
    <w:rsid w:val="00120DB7"/>
    <w:rsid w:val="00121A29"/>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E2753"/>
    <w:rsid w:val="001E474D"/>
    <w:rsid w:val="001F1628"/>
    <w:rsid w:val="001F5894"/>
    <w:rsid w:val="001F595B"/>
    <w:rsid w:val="002010E2"/>
    <w:rsid w:val="002177A9"/>
    <w:rsid w:val="00227972"/>
    <w:rsid w:val="00231615"/>
    <w:rsid w:val="00231C17"/>
    <w:rsid w:val="00232BA2"/>
    <w:rsid w:val="002348B4"/>
    <w:rsid w:val="0023665F"/>
    <w:rsid w:val="00246BEF"/>
    <w:rsid w:val="00257562"/>
    <w:rsid w:val="00270613"/>
    <w:rsid w:val="00271AC2"/>
    <w:rsid w:val="00286CCD"/>
    <w:rsid w:val="00293534"/>
    <w:rsid w:val="002B5B2F"/>
    <w:rsid w:val="002D4881"/>
    <w:rsid w:val="002D5802"/>
    <w:rsid w:val="002D73F2"/>
    <w:rsid w:val="002F635B"/>
    <w:rsid w:val="002F772E"/>
    <w:rsid w:val="00306640"/>
    <w:rsid w:val="003216DB"/>
    <w:rsid w:val="00331361"/>
    <w:rsid w:val="00334F47"/>
    <w:rsid w:val="003429CD"/>
    <w:rsid w:val="003517FD"/>
    <w:rsid w:val="00353AF6"/>
    <w:rsid w:val="00360408"/>
    <w:rsid w:val="00360B79"/>
    <w:rsid w:val="00365980"/>
    <w:rsid w:val="00370642"/>
    <w:rsid w:val="0039572F"/>
    <w:rsid w:val="003A04BB"/>
    <w:rsid w:val="003A66AE"/>
    <w:rsid w:val="003B012F"/>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D0190"/>
    <w:rsid w:val="005D0B00"/>
    <w:rsid w:val="005F7BF2"/>
    <w:rsid w:val="0060704E"/>
    <w:rsid w:val="00610B7C"/>
    <w:rsid w:val="00612FAD"/>
    <w:rsid w:val="00614288"/>
    <w:rsid w:val="00634E5A"/>
    <w:rsid w:val="00636389"/>
    <w:rsid w:val="00640E84"/>
    <w:rsid w:val="006447EE"/>
    <w:rsid w:val="00655D01"/>
    <w:rsid w:val="0069183C"/>
    <w:rsid w:val="006A2490"/>
    <w:rsid w:val="006A7274"/>
    <w:rsid w:val="006B04C7"/>
    <w:rsid w:val="006C088E"/>
    <w:rsid w:val="006D4C87"/>
    <w:rsid w:val="006E1433"/>
    <w:rsid w:val="006E1D6A"/>
    <w:rsid w:val="006F2724"/>
    <w:rsid w:val="006F6CAA"/>
    <w:rsid w:val="00701AA6"/>
    <w:rsid w:val="00701DC7"/>
    <w:rsid w:val="007048AE"/>
    <w:rsid w:val="00711223"/>
    <w:rsid w:val="00712478"/>
    <w:rsid w:val="00715586"/>
    <w:rsid w:val="00725EDE"/>
    <w:rsid w:val="00733CFF"/>
    <w:rsid w:val="00735239"/>
    <w:rsid w:val="00740550"/>
    <w:rsid w:val="00742B21"/>
    <w:rsid w:val="00747409"/>
    <w:rsid w:val="007626AE"/>
    <w:rsid w:val="00766480"/>
    <w:rsid w:val="0077287D"/>
    <w:rsid w:val="00773AD9"/>
    <w:rsid w:val="00774D6F"/>
    <w:rsid w:val="00796C87"/>
    <w:rsid w:val="007A1BB9"/>
    <w:rsid w:val="007A494B"/>
    <w:rsid w:val="007D27E1"/>
    <w:rsid w:val="007E555B"/>
    <w:rsid w:val="007E589F"/>
    <w:rsid w:val="0080527B"/>
    <w:rsid w:val="00815F4F"/>
    <w:rsid w:val="00836F48"/>
    <w:rsid w:val="008407D3"/>
    <w:rsid w:val="00840F24"/>
    <w:rsid w:val="008411F2"/>
    <w:rsid w:val="0084171C"/>
    <w:rsid w:val="0084670F"/>
    <w:rsid w:val="00851D92"/>
    <w:rsid w:val="00854C1C"/>
    <w:rsid w:val="00860FC4"/>
    <w:rsid w:val="0086344D"/>
    <w:rsid w:val="00872191"/>
    <w:rsid w:val="00882446"/>
    <w:rsid w:val="0088569D"/>
    <w:rsid w:val="008902D3"/>
    <w:rsid w:val="00890E0D"/>
    <w:rsid w:val="00893EB3"/>
    <w:rsid w:val="008C4F69"/>
    <w:rsid w:val="008D1BE7"/>
    <w:rsid w:val="008E470C"/>
    <w:rsid w:val="008E53F1"/>
    <w:rsid w:val="008E60EE"/>
    <w:rsid w:val="008F0D47"/>
    <w:rsid w:val="008F0F21"/>
    <w:rsid w:val="009002AA"/>
    <w:rsid w:val="00900EE2"/>
    <w:rsid w:val="00901C55"/>
    <w:rsid w:val="00902455"/>
    <w:rsid w:val="00902A17"/>
    <w:rsid w:val="00902B71"/>
    <w:rsid w:val="009122BC"/>
    <w:rsid w:val="009243A1"/>
    <w:rsid w:val="00956931"/>
    <w:rsid w:val="00963FBE"/>
    <w:rsid w:val="00965FD8"/>
    <w:rsid w:val="00972AD7"/>
    <w:rsid w:val="00990058"/>
    <w:rsid w:val="009B1CF0"/>
    <w:rsid w:val="009B1E32"/>
    <w:rsid w:val="009B4C6A"/>
    <w:rsid w:val="009D0C4F"/>
    <w:rsid w:val="009D4970"/>
    <w:rsid w:val="009E3EFB"/>
    <w:rsid w:val="009E6BF4"/>
    <w:rsid w:val="009F7867"/>
    <w:rsid w:val="00A02834"/>
    <w:rsid w:val="00A06967"/>
    <w:rsid w:val="00A13545"/>
    <w:rsid w:val="00A245F9"/>
    <w:rsid w:val="00A53450"/>
    <w:rsid w:val="00A536EF"/>
    <w:rsid w:val="00A61D71"/>
    <w:rsid w:val="00A64094"/>
    <w:rsid w:val="00A652F0"/>
    <w:rsid w:val="00A6563B"/>
    <w:rsid w:val="00A77187"/>
    <w:rsid w:val="00A77FFE"/>
    <w:rsid w:val="00A86C79"/>
    <w:rsid w:val="00AD007B"/>
    <w:rsid w:val="00AF153C"/>
    <w:rsid w:val="00B040DE"/>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629D"/>
    <w:rsid w:val="00BE0B1E"/>
    <w:rsid w:val="00BE1013"/>
    <w:rsid w:val="00BE183C"/>
    <w:rsid w:val="00C03026"/>
    <w:rsid w:val="00C03648"/>
    <w:rsid w:val="00C06733"/>
    <w:rsid w:val="00C069C8"/>
    <w:rsid w:val="00C06E7F"/>
    <w:rsid w:val="00C1094A"/>
    <w:rsid w:val="00C202BA"/>
    <w:rsid w:val="00C42BA0"/>
    <w:rsid w:val="00C43125"/>
    <w:rsid w:val="00C46E33"/>
    <w:rsid w:val="00C50BBC"/>
    <w:rsid w:val="00C52F19"/>
    <w:rsid w:val="00C55EB9"/>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2D07"/>
    <w:rsid w:val="00D02E15"/>
    <w:rsid w:val="00D03842"/>
    <w:rsid w:val="00D109E1"/>
    <w:rsid w:val="00D31200"/>
    <w:rsid w:val="00D50CC4"/>
    <w:rsid w:val="00D54FAD"/>
    <w:rsid w:val="00D55549"/>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35968"/>
    <w:rsid w:val="00E436FA"/>
    <w:rsid w:val="00E56A8E"/>
    <w:rsid w:val="00E574BE"/>
    <w:rsid w:val="00E73874"/>
    <w:rsid w:val="00E75184"/>
    <w:rsid w:val="00E7558A"/>
    <w:rsid w:val="00E8086E"/>
    <w:rsid w:val="00E8587D"/>
    <w:rsid w:val="00EA0624"/>
    <w:rsid w:val="00EB278A"/>
    <w:rsid w:val="00EB5854"/>
    <w:rsid w:val="00EC6508"/>
    <w:rsid w:val="00ED596E"/>
    <w:rsid w:val="00EE07DE"/>
    <w:rsid w:val="00F0151D"/>
    <w:rsid w:val="00F0420A"/>
    <w:rsid w:val="00F10813"/>
    <w:rsid w:val="00F248AA"/>
    <w:rsid w:val="00F24F91"/>
    <w:rsid w:val="00F31FD5"/>
    <w:rsid w:val="00F44BF5"/>
    <w:rsid w:val="00F455D7"/>
    <w:rsid w:val="00F47519"/>
    <w:rsid w:val="00F5528A"/>
    <w:rsid w:val="00F55F22"/>
    <w:rsid w:val="00F8312A"/>
    <w:rsid w:val="00F908E7"/>
    <w:rsid w:val="00F92353"/>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1CDF"/>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B532FA"/>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file:///D:\STuff\Uni\6.%20Semester\TITEL4%20-%20Kopie.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12</Words>
  <Characters>13939</Characters>
  <Application>Microsoft Office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5</cp:revision>
  <cp:lastPrinted>2022-01-30T17:17:00Z</cp:lastPrinted>
  <dcterms:created xsi:type="dcterms:W3CDTF">2022-01-30T17:17:00Z</dcterms:created>
  <dcterms:modified xsi:type="dcterms:W3CDTF">2022-05-0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6"&gt;&lt;session id="Q4K2QarU"/&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